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6DFC1" w14:textId="77777777" w:rsidR="00ED04CF" w:rsidRDefault="00E25A18">
      <w:pPr>
        <w:pBdr>
          <w:top w:val="nil"/>
          <w:left w:val="nil"/>
          <w:bottom w:val="nil"/>
          <w:right w:val="nil"/>
          <w:between w:val="nil"/>
        </w:pBdr>
        <w:spacing w:after="0"/>
        <w:ind w:left="709" w:firstLine="10"/>
        <w:jc w:val="center"/>
        <w:rPr>
          <w:rFonts w:ascii="Times New Roman" w:eastAsia="Times New Roman" w:hAnsi="Times New Roman" w:cs="Times New Roman"/>
          <w:b/>
          <w:sz w:val="28"/>
          <w:szCs w:val="28"/>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Pr>
          <w:rFonts w:ascii="Times New Roman" w:eastAsia="Times New Roman" w:hAnsi="Times New Roman" w:cs="Times New Roman"/>
          <w:b/>
          <w:sz w:val="28"/>
          <w:szCs w:val="28"/>
        </w:rPr>
        <w:t>EDUKATIF: JURNAL ILMU PENDIDIKAN</w:t>
      </w:r>
      <w:r>
        <w:rPr>
          <w:noProof/>
        </w:rPr>
        <w:drawing>
          <wp:anchor distT="0" distB="0" distL="114300" distR="114300" simplePos="0" relativeHeight="251658240" behindDoc="0" locked="0" layoutInCell="1" hidden="0" allowOverlap="1" wp14:anchorId="287D3F50" wp14:editId="67F29722">
            <wp:simplePos x="0" y="0"/>
            <wp:positionH relativeFrom="column">
              <wp:posOffset>5570220</wp:posOffset>
            </wp:positionH>
            <wp:positionV relativeFrom="paragraph">
              <wp:posOffset>15240</wp:posOffset>
            </wp:positionV>
            <wp:extent cx="731520" cy="914400"/>
            <wp:effectExtent l="0" t="0" r="0" b="0"/>
            <wp:wrapSquare wrapText="bothSides" distT="0" distB="0" distL="114300" distR="114300"/>
            <wp:docPr id="1" name="image2.jpg" descr="Description: E:\Jurnal Basicedu\edukatif final.jpg"/>
            <wp:cNvGraphicFramePr/>
            <a:graphic xmlns:a="http://schemas.openxmlformats.org/drawingml/2006/main">
              <a:graphicData uri="http://schemas.openxmlformats.org/drawingml/2006/picture">
                <pic:pic xmlns:pic="http://schemas.openxmlformats.org/drawingml/2006/picture">
                  <pic:nvPicPr>
                    <pic:cNvPr id="0" name="image2.jpg" descr="Description: E:\Jurnal Basicedu\edukatif final.jpg"/>
                    <pic:cNvPicPr preferRelativeResize="0"/>
                  </pic:nvPicPr>
                  <pic:blipFill>
                    <a:blip r:embed="rId7"/>
                    <a:srcRect/>
                    <a:stretch>
                      <a:fillRect/>
                    </a:stretch>
                  </pic:blipFill>
                  <pic:spPr>
                    <a:xfrm>
                      <a:off x="0" y="0"/>
                      <a:ext cx="731520" cy="914400"/>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609CE098" wp14:editId="7D6120F9">
            <wp:simplePos x="0" y="0"/>
            <wp:positionH relativeFrom="column">
              <wp:posOffset>139700</wp:posOffset>
            </wp:positionH>
            <wp:positionV relativeFrom="paragraph">
              <wp:posOffset>12700</wp:posOffset>
            </wp:positionV>
            <wp:extent cx="863600" cy="937895"/>
            <wp:effectExtent l="0" t="0" r="0" b="0"/>
            <wp:wrapNone/>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863600" cy="937895"/>
                    </a:xfrm>
                    <a:prstGeom prst="rect">
                      <a:avLst/>
                    </a:prstGeom>
                    <a:ln/>
                  </pic:spPr>
                </pic:pic>
              </a:graphicData>
            </a:graphic>
          </wp:anchor>
        </w:drawing>
      </w:r>
    </w:p>
    <w:p w14:paraId="5942C85A" w14:textId="77777777" w:rsidR="00ED04CF" w:rsidRDefault="00E25A18">
      <w:pPr>
        <w:pBdr>
          <w:top w:val="nil"/>
          <w:left w:val="nil"/>
          <w:bottom w:val="nil"/>
          <w:right w:val="nil"/>
          <w:between w:val="nil"/>
        </w:pBdr>
        <w:spacing w:after="0"/>
        <w:ind w:left="709" w:firstLine="1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olume x Nomor x Tahun xxxx Halaman xx- xx</w:t>
      </w:r>
    </w:p>
    <w:p w14:paraId="720D0B58" w14:textId="77777777" w:rsidR="00ED04CF" w:rsidRDefault="00E25A18">
      <w:pPr>
        <w:pBdr>
          <w:top w:val="nil"/>
          <w:left w:val="nil"/>
          <w:bottom w:val="nil"/>
          <w:right w:val="nil"/>
          <w:between w:val="nil"/>
        </w:pBdr>
        <w:spacing w:after="0"/>
        <w:ind w:left="709" w:firstLine="10"/>
        <w:jc w:val="center"/>
        <w:rPr>
          <w:rFonts w:ascii="Times New Roman" w:eastAsia="Times New Roman" w:hAnsi="Times New Roman" w:cs="Times New Roman"/>
          <w:i/>
        </w:rPr>
      </w:pPr>
      <w:r>
        <w:rPr>
          <w:rFonts w:ascii="Times New Roman" w:eastAsia="Times New Roman" w:hAnsi="Times New Roman" w:cs="Times New Roman"/>
          <w:i/>
        </w:rPr>
        <w:t xml:space="preserve">Research &amp; </w:t>
      </w:r>
      <w:r>
        <w:rPr>
          <w:rFonts w:ascii="Times New Roman" w:eastAsia="Times New Roman" w:hAnsi="Times New Roman" w:cs="Times New Roman"/>
          <w:i/>
          <w:sz w:val="24"/>
          <w:szCs w:val="24"/>
        </w:rPr>
        <w:t>Learning</w:t>
      </w:r>
      <w:r>
        <w:rPr>
          <w:rFonts w:ascii="Times New Roman" w:eastAsia="Times New Roman" w:hAnsi="Times New Roman" w:cs="Times New Roman"/>
          <w:i/>
        </w:rPr>
        <w:t xml:space="preserve"> </w:t>
      </w:r>
      <w:r>
        <w:rPr>
          <w:rFonts w:ascii="Times New Roman" w:eastAsia="Times New Roman" w:hAnsi="Times New Roman" w:cs="Times New Roman"/>
          <w:i/>
          <w:sz w:val="24"/>
          <w:szCs w:val="24"/>
        </w:rPr>
        <w:t>in</w:t>
      </w:r>
      <w:r>
        <w:rPr>
          <w:rFonts w:ascii="Times New Roman" w:eastAsia="Times New Roman" w:hAnsi="Times New Roman" w:cs="Times New Roman"/>
          <w:i/>
        </w:rPr>
        <w:t xml:space="preserve"> Education</w:t>
      </w:r>
    </w:p>
    <w:p w14:paraId="79792953" w14:textId="77777777" w:rsidR="00ED04CF" w:rsidRDefault="00E25A18">
      <w:pPr>
        <w:pBdr>
          <w:top w:val="nil"/>
          <w:left w:val="nil"/>
          <w:bottom w:val="nil"/>
          <w:right w:val="nil"/>
          <w:between w:val="nil"/>
        </w:pBdr>
        <w:spacing w:after="0" w:line="240" w:lineRule="auto"/>
        <w:jc w:val="center"/>
        <w:rPr>
          <w:rFonts w:ascii="Times New Roman" w:eastAsia="Times New Roman" w:hAnsi="Times New Roman" w:cs="Times New Roman"/>
          <w:i/>
        </w:rPr>
      </w:pPr>
      <w:r>
        <w:rPr>
          <w:rFonts w:ascii="Times New Roman" w:eastAsia="Times New Roman" w:hAnsi="Times New Roman" w:cs="Times New Roman"/>
          <w:i/>
        </w:rPr>
        <w:t xml:space="preserve">           </w:t>
      </w:r>
      <w:hyperlink r:id="rId9">
        <w:r>
          <w:rPr>
            <w:rFonts w:ascii="Times New Roman" w:eastAsia="Times New Roman" w:hAnsi="Times New Roman" w:cs="Times New Roman"/>
            <w:i/>
          </w:rPr>
          <w:t>https://edukatif.org/index.php/edukatif/index</w:t>
        </w:r>
      </w:hyperlink>
    </w:p>
    <w:p w14:paraId="383346D2" w14:textId="77777777" w:rsidR="00ED04CF" w:rsidRDefault="00ED04CF">
      <w:pPr>
        <w:pBdr>
          <w:top w:val="nil"/>
          <w:left w:val="nil"/>
          <w:bottom w:val="nil"/>
          <w:right w:val="nil"/>
          <w:between w:val="nil"/>
        </w:pBdr>
        <w:spacing w:after="120" w:line="240" w:lineRule="auto"/>
        <w:jc w:val="center"/>
        <w:rPr>
          <w:rFonts w:ascii="Times New Roman" w:eastAsia="Times New Roman" w:hAnsi="Times New Roman" w:cs="Times New Roman"/>
          <w:i/>
        </w:rPr>
      </w:pPr>
      <w:bookmarkStart w:id="0" w:name="gjdgxs" w:colFirst="0" w:colLast="0"/>
      <w:bookmarkEnd w:id="0"/>
    </w:p>
    <w:p w14:paraId="606F801B" w14:textId="77777777" w:rsidR="00B42D18" w:rsidRDefault="00B42D18" w:rsidP="00B42D18">
      <w:pPr>
        <w:spacing w:line="240" w:lineRule="auto"/>
        <w:jc w:val="center"/>
        <w:rPr>
          <w:rFonts w:ascii="Times New Roman" w:hAnsi="Times New Roman" w:cs="Times New Roman"/>
          <w:b/>
          <w:sz w:val="24"/>
          <w:szCs w:val="24"/>
          <w:lang w:val="en-US"/>
        </w:rPr>
      </w:pPr>
    </w:p>
    <w:p w14:paraId="3B76E0C5" w14:textId="7B509D37" w:rsidR="00B42D18" w:rsidRPr="00171ACC" w:rsidRDefault="00B42D18" w:rsidP="00B42D18">
      <w:pPr>
        <w:spacing w:line="240" w:lineRule="auto"/>
        <w:jc w:val="center"/>
        <w:rPr>
          <w:rFonts w:ascii="Times New Roman" w:hAnsi="Times New Roman" w:cs="Times New Roman"/>
          <w:b/>
          <w:sz w:val="24"/>
          <w:szCs w:val="24"/>
          <w:lang w:val="en-US"/>
        </w:rPr>
      </w:pPr>
      <w:r w:rsidRPr="00171ACC">
        <w:rPr>
          <w:rFonts w:ascii="Times New Roman" w:hAnsi="Times New Roman" w:cs="Times New Roman"/>
          <w:b/>
          <w:sz w:val="24"/>
          <w:szCs w:val="24"/>
          <w:lang w:val="en-US"/>
        </w:rPr>
        <w:t>BELAJAR DARI PANDEMI</w:t>
      </w:r>
      <w:r w:rsidR="00042487">
        <w:rPr>
          <w:rFonts w:ascii="Times New Roman" w:hAnsi="Times New Roman" w:cs="Times New Roman"/>
          <w:b/>
          <w:sz w:val="24"/>
          <w:szCs w:val="24"/>
          <w:lang w:val="en-US"/>
        </w:rPr>
        <w:t xml:space="preserve">: </w:t>
      </w:r>
      <w:r w:rsidRPr="00171ACC">
        <w:rPr>
          <w:rFonts w:ascii="Times New Roman" w:hAnsi="Times New Roman" w:cs="Times New Roman"/>
          <w:b/>
          <w:sz w:val="24"/>
          <w:szCs w:val="24"/>
          <w:lang w:val="en-US"/>
        </w:rPr>
        <w:br/>
      </w:r>
      <w:r>
        <w:rPr>
          <w:rFonts w:ascii="Times New Roman" w:hAnsi="Times New Roman" w:cs="Times New Roman"/>
          <w:b/>
          <w:sz w:val="24"/>
          <w:szCs w:val="24"/>
          <w:lang w:val="en-US"/>
        </w:rPr>
        <w:t xml:space="preserve">MODEL </w:t>
      </w:r>
      <w:r w:rsidRPr="00171ACC">
        <w:rPr>
          <w:rFonts w:ascii="Times New Roman" w:hAnsi="Times New Roman" w:cs="Times New Roman"/>
          <w:b/>
          <w:sz w:val="24"/>
          <w:szCs w:val="24"/>
          <w:lang w:val="en-US"/>
        </w:rPr>
        <w:t>PEMBELAJARAN PENDIDIKAN AGAMA KRISTEN PASCA PANDEMI</w:t>
      </w:r>
      <w:r>
        <w:rPr>
          <w:rFonts w:ascii="Times New Roman" w:hAnsi="Times New Roman" w:cs="Times New Roman"/>
          <w:b/>
          <w:sz w:val="24"/>
          <w:szCs w:val="24"/>
          <w:lang w:val="en-US"/>
        </w:rPr>
        <w:t xml:space="preserve"> DI SEKOLAH</w:t>
      </w:r>
    </w:p>
    <w:p w14:paraId="58593E8E" w14:textId="2503E7C2" w:rsidR="00B42D18" w:rsidRPr="00EB4C44" w:rsidRDefault="00B42D18" w:rsidP="00B42D18">
      <w:pPr>
        <w:spacing w:line="240" w:lineRule="auto"/>
        <w:jc w:val="center"/>
        <w:rPr>
          <w:rFonts w:ascii="Times New Roman" w:eastAsia="Times New Roman" w:hAnsi="Times New Roman" w:cs="Times New Roman"/>
          <w:vertAlign w:val="superscript"/>
          <w:lang w:val="en-US"/>
        </w:rPr>
      </w:pPr>
      <w:r>
        <w:rPr>
          <w:rFonts w:ascii="Times New Roman" w:eastAsia="Times New Roman" w:hAnsi="Times New Roman" w:cs="Times New Roman"/>
          <w:b/>
          <w:bCs/>
          <w:color w:val="000000"/>
          <w:lang w:val="en-US"/>
        </w:rPr>
        <w:t>Berdinata Massang</w:t>
      </w:r>
      <w:r>
        <w:rPr>
          <w:rFonts w:ascii="Times New Roman" w:eastAsia="Times New Roman" w:hAnsi="Times New Roman" w:cs="Times New Roman"/>
          <w:b/>
          <w:bCs/>
          <w:color w:val="000000"/>
          <w:sz w:val="13"/>
          <w:szCs w:val="13"/>
          <w:vertAlign w:val="superscript"/>
          <w:lang w:val="en-US"/>
        </w:rPr>
        <w:t>1</w:t>
      </w:r>
      <w:r w:rsidR="00141818">
        <w:rPr>
          <w:rFonts w:ascii="Times New Roman" w:eastAsia="Times New Roman" w:hAnsi="Times New Roman" w:cs="Times New Roman"/>
          <w:b/>
          <w:bCs/>
          <w:color w:val="000000"/>
          <w:lang w:val="en-US"/>
        </w:rPr>
        <w:t xml:space="preserve">, </w:t>
      </w:r>
      <w:r w:rsidR="00EB4C44">
        <w:rPr>
          <w:rFonts w:ascii="Times New Roman" w:eastAsia="Times New Roman" w:hAnsi="Times New Roman" w:cs="Times New Roman"/>
          <w:b/>
          <w:bCs/>
          <w:color w:val="000000"/>
          <w:lang w:val="en-US"/>
        </w:rPr>
        <w:t>Febri Kurnia Manoppo</w:t>
      </w:r>
      <w:r w:rsidR="00EB4C44">
        <w:rPr>
          <w:rFonts w:ascii="Times New Roman" w:eastAsia="Times New Roman" w:hAnsi="Times New Roman" w:cs="Times New Roman"/>
          <w:b/>
          <w:bCs/>
          <w:color w:val="000000"/>
          <w:vertAlign w:val="superscript"/>
          <w:lang w:val="en-US"/>
        </w:rPr>
        <w:t>2</w:t>
      </w:r>
      <w:r w:rsidR="00EB4C44">
        <w:rPr>
          <w:rFonts w:ascii="Times New Roman" w:eastAsia="Times New Roman" w:hAnsi="Times New Roman" w:cs="Times New Roman"/>
          <w:b/>
          <w:bCs/>
          <w:color w:val="000000"/>
          <w:lang w:val="en-US"/>
        </w:rPr>
        <w:t xml:space="preserve">. </w:t>
      </w:r>
      <w:r w:rsidR="00141818">
        <w:rPr>
          <w:rFonts w:ascii="Times New Roman" w:eastAsia="Times New Roman" w:hAnsi="Times New Roman" w:cs="Times New Roman"/>
          <w:b/>
          <w:bCs/>
          <w:color w:val="000000"/>
          <w:lang w:val="en-US"/>
        </w:rPr>
        <w:t>Junia Makawimbang</w:t>
      </w:r>
      <w:r w:rsidR="00EB4C44">
        <w:rPr>
          <w:rFonts w:ascii="Times New Roman" w:eastAsia="Times New Roman" w:hAnsi="Times New Roman" w:cs="Times New Roman"/>
          <w:b/>
          <w:bCs/>
          <w:color w:val="000000"/>
          <w:vertAlign w:val="superscript"/>
          <w:lang w:val="en-US"/>
        </w:rPr>
        <w:t>3</w:t>
      </w:r>
    </w:p>
    <w:p w14:paraId="72C1AB78" w14:textId="59A11075" w:rsidR="00B42D18" w:rsidRPr="00171ACC" w:rsidRDefault="00B42D18" w:rsidP="00B42D18">
      <w:pPr>
        <w:spacing w:after="12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color w:val="000000"/>
          <w:lang w:val="en-US"/>
        </w:rPr>
        <w:t>Institut Agama Kristen Negeri Manado</w:t>
      </w:r>
      <w:r>
        <w:rPr>
          <w:rFonts w:ascii="Times New Roman" w:eastAsia="Times New Roman" w:hAnsi="Times New Roman" w:cs="Times New Roman"/>
          <w:color w:val="000000"/>
          <w:vertAlign w:val="superscript"/>
          <w:lang w:val="en-US"/>
        </w:rPr>
        <w:t>1</w:t>
      </w:r>
      <w:r w:rsidR="00EB4C44">
        <w:rPr>
          <w:rFonts w:ascii="Times New Roman" w:eastAsia="Times New Roman" w:hAnsi="Times New Roman" w:cs="Times New Roman"/>
          <w:color w:val="000000"/>
          <w:vertAlign w:val="superscript"/>
          <w:lang w:val="en-US"/>
        </w:rPr>
        <w:t>,2,3</w:t>
      </w:r>
    </w:p>
    <w:p w14:paraId="0ADC0B4A" w14:textId="5B84448B" w:rsidR="00B42D18" w:rsidRPr="00EB4C44" w:rsidRDefault="00B42D18" w:rsidP="00B42D18">
      <w:pPr>
        <w:spacing w:after="120" w:line="240" w:lineRule="auto"/>
        <w:jc w:val="center"/>
        <w:rPr>
          <w:rFonts w:ascii="Times New Roman" w:eastAsia="Times New Roman" w:hAnsi="Times New Roman" w:cs="Times New Roman"/>
          <w:lang w:val="en-US"/>
        </w:rPr>
      </w:pPr>
      <w:r w:rsidRPr="00171ACC">
        <w:rPr>
          <w:rFonts w:ascii="Times New Roman" w:eastAsia="Times New Roman" w:hAnsi="Times New Roman" w:cs="Times New Roman"/>
          <w:color w:val="000000"/>
        </w:rPr>
        <w:t xml:space="preserve">e-mail :  </w:t>
      </w:r>
      <w:hyperlink r:id="rId10" w:history="1">
        <w:r w:rsidR="00EB4C44" w:rsidRPr="00EB4C44">
          <w:rPr>
            <w:rStyle w:val="Hyperlink"/>
            <w:rFonts w:ascii="Times New Roman" w:eastAsia="Times New Roman" w:hAnsi="Times New Roman" w:cs="Times New Roman"/>
            <w:color w:val="000000" w:themeColor="text1"/>
            <w:u w:val="none"/>
            <w:lang w:val="en-US"/>
          </w:rPr>
          <w:t>berdinatamassang@iakn-manado.ac.id</w:t>
        </w:r>
        <w:r w:rsidR="00EB4C44" w:rsidRPr="00EB4C44">
          <w:rPr>
            <w:rStyle w:val="Hyperlink"/>
            <w:rFonts w:ascii="Times New Roman" w:eastAsia="Times New Roman" w:hAnsi="Times New Roman" w:cs="Times New Roman"/>
            <w:color w:val="000000" w:themeColor="text1"/>
            <w:u w:val="none"/>
            <w:vertAlign w:val="superscript"/>
          </w:rPr>
          <w:t>1</w:t>
        </w:r>
      </w:hyperlink>
      <w:r w:rsidR="00EB4C44" w:rsidRPr="00EB4C44">
        <w:rPr>
          <w:rFonts w:ascii="Times New Roman" w:eastAsia="Times New Roman" w:hAnsi="Times New Roman" w:cs="Times New Roman"/>
          <w:color w:val="000000" w:themeColor="text1"/>
          <w:lang w:val="en-US"/>
        </w:rPr>
        <w:t xml:space="preserve">, </w:t>
      </w:r>
      <w:hyperlink r:id="rId11" w:history="1">
        <w:r w:rsidR="00EB4C44" w:rsidRPr="00EB4C44">
          <w:rPr>
            <w:rStyle w:val="Hyperlink"/>
            <w:rFonts w:ascii="Times New Roman" w:eastAsia="Times New Roman" w:hAnsi="Times New Roman" w:cs="Times New Roman"/>
            <w:color w:val="000000" w:themeColor="text1"/>
            <w:u w:val="none"/>
            <w:lang w:val="en-US"/>
          </w:rPr>
          <w:t>febrimanoppo@iakn-manado.ac.id</w:t>
        </w:r>
        <w:r w:rsidR="00EB4C44" w:rsidRPr="00EB4C44">
          <w:rPr>
            <w:rStyle w:val="Hyperlink"/>
            <w:rFonts w:ascii="Times New Roman" w:eastAsia="Times New Roman" w:hAnsi="Times New Roman" w:cs="Times New Roman"/>
            <w:color w:val="000000" w:themeColor="text1"/>
            <w:u w:val="none"/>
            <w:vertAlign w:val="superscript"/>
            <w:lang w:val="en-US"/>
          </w:rPr>
          <w:t>2</w:t>
        </w:r>
      </w:hyperlink>
      <w:r w:rsidR="00EB4C44" w:rsidRPr="00EB4C44">
        <w:rPr>
          <w:rFonts w:ascii="Times New Roman" w:eastAsia="Times New Roman" w:hAnsi="Times New Roman" w:cs="Times New Roman"/>
          <w:color w:val="000000" w:themeColor="text1"/>
          <w:lang w:val="en-US"/>
        </w:rPr>
        <w:t>, jmakawimbang5@gmail.com</w:t>
      </w:r>
      <w:r w:rsidR="00EB4C44" w:rsidRPr="00EB4C44">
        <w:rPr>
          <w:rFonts w:ascii="Times New Roman" w:eastAsia="Times New Roman" w:hAnsi="Times New Roman" w:cs="Times New Roman"/>
          <w:color w:val="000000" w:themeColor="text1"/>
          <w:vertAlign w:val="superscript"/>
          <w:lang w:val="en-US"/>
        </w:rPr>
        <w:t>3</w:t>
      </w:r>
    </w:p>
    <w:p w14:paraId="36A9D08D" w14:textId="77777777" w:rsidR="00B42D18" w:rsidRDefault="00B42D18" w:rsidP="00B42D18">
      <w:pPr>
        <w:pBdr>
          <w:bottom w:val="single" w:sz="4" w:space="1" w:color="auto"/>
        </w:pBdr>
        <w:spacing w:line="240" w:lineRule="auto"/>
        <w:jc w:val="both"/>
        <w:rPr>
          <w:b/>
          <w:sz w:val="24"/>
          <w:szCs w:val="24"/>
        </w:rPr>
      </w:pPr>
    </w:p>
    <w:p w14:paraId="1B7773F6" w14:textId="30926426" w:rsidR="00ED04CF" w:rsidRDefault="00E25A18">
      <w:pPr>
        <w:pBdr>
          <w:top w:val="nil"/>
          <w:left w:val="nil"/>
          <w:bottom w:val="nil"/>
          <w:right w:val="nil"/>
          <w:between w:val="nil"/>
        </w:pBdr>
        <w:spacing w:before="120" w:after="120"/>
        <w:rPr>
          <w:rFonts w:ascii="Times New Roman" w:eastAsia="Times New Roman" w:hAnsi="Times New Roman" w:cs="Times New Roman"/>
        </w:rPr>
      </w:pPr>
      <w:r>
        <w:rPr>
          <w:rFonts w:ascii="Times New Roman" w:eastAsia="Times New Roman" w:hAnsi="Times New Roman" w:cs="Times New Roman"/>
          <w:b/>
          <w:color w:val="000000"/>
        </w:rPr>
        <w:t xml:space="preserve">Abstrak </w:t>
      </w:r>
    </w:p>
    <w:p w14:paraId="5DB584F6" w14:textId="758B0B47" w:rsidR="006A748F" w:rsidRPr="002452DA" w:rsidRDefault="00E1689A">
      <w:pPr>
        <w:pBdr>
          <w:top w:val="nil"/>
          <w:left w:val="nil"/>
          <w:bottom w:val="nil"/>
          <w:right w:val="nil"/>
          <w:between w:val="nil"/>
        </w:pBdr>
        <w:spacing w:after="120" w:line="240" w:lineRule="auto"/>
        <w:ind w:right="57"/>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Penelitian</w:t>
      </w:r>
      <w:r w:rsidR="006A748F">
        <w:rPr>
          <w:rFonts w:ascii="Times New Roman" w:eastAsia="Times New Roman" w:hAnsi="Times New Roman" w:cs="Times New Roman"/>
          <w:color w:val="000000"/>
          <w:lang w:val="en-US"/>
        </w:rPr>
        <w:t xml:space="preserve"> ini merupakan penelitian studi pustaka yang dianalisis dari artikel penelitian terkait model pembelajaran yang efektif digunakan selama pandemi. Penelitian</w:t>
      </w:r>
      <w:r>
        <w:rPr>
          <w:rFonts w:ascii="Times New Roman" w:eastAsia="Times New Roman" w:hAnsi="Times New Roman" w:cs="Times New Roman"/>
          <w:color w:val="000000"/>
          <w:lang w:val="en-US"/>
        </w:rPr>
        <w:t xml:space="preserve"> ini bertujuan untuk mendeskripsikan model pembelajaran PAK yang tepat digunakan setelah masa </w:t>
      </w:r>
      <w:r w:rsidR="006A748F">
        <w:rPr>
          <w:rFonts w:ascii="Times New Roman" w:eastAsia="Times New Roman" w:hAnsi="Times New Roman" w:cs="Times New Roman"/>
          <w:color w:val="000000"/>
          <w:lang w:val="en-US"/>
        </w:rPr>
        <w:t>pandemi untuk menemukan solusi dari perm</w:t>
      </w:r>
      <w:r w:rsidR="00AF620A">
        <w:rPr>
          <w:rFonts w:ascii="Times New Roman" w:eastAsia="Times New Roman" w:hAnsi="Times New Roman" w:cs="Times New Roman"/>
          <w:color w:val="000000"/>
          <w:lang w:val="en-US"/>
        </w:rPr>
        <w:t>a</w:t>
      </w:r>
      <w:r w:rsidR="006A748F">
        <w:rPr>
          <w:rFonts w:ascii="Times New Roman" w:eastAsia="Times New Roman" w:hAnsi="Times New Roman" w:cs="Times New Roman"/>
          <w:color w:val="000000"/>
          <w:lang w:val="en-US"/>
        </w:rPr>
        <w:t xml:space="preserve">salahan proses pembelajaran PAK di masa sebelum dan selama pandemi. Metode penelitian yang digunakan adalah </w:t>
      </w:r>
      <w:r w:rsidR="002452DA">
        <w:rPr>
          <w:rFonts w:ascii="Times New Roman" w:eastAsia="Times New Roman" w:hAnsi="Times New Roman" w:cs="Times New Roman"/>
          <w:color w:val="000000"/>
          <w:lang w:val="en-US"/>
        </w:rPr>
        <w:t xml:space="preserve">studi kepustakaan. </w:t>
      </w:r>
      <w:r w:rsidR="006A748F" w:rsidRPr="00FA30BB">
        <w:rPr>
          <w:rFonts w:ascii="Times New Roman" w:hAnsi="Times New Roman" w:cs="Times New Roman"/>
          <w:bCs/>
          <w:lang w:val="en-US"/>
        </w:rPr>
        <w:t>Data yang diperoleh dari jurnal ilmiah dianalisis dengan membandingkan dengan antara penelitian satu dengan lainnya dan diinterpretasikan untuk memperoleh kesimpulan</w:t>
      </w:r>
      <w:r w:rsidR="002452DA">
        <w:rPr>
          <w:rFonts w:ascii="Times New Roman" w:hAnsi="Times New Roman" w:cs="Times New Roman"/>
          <w:bCs/>
          <w:lang w:val="en-US"/>
        </w:rPr>
        <w:t xml:space="preserve">. Hasil penelitian menunjukkan bahwa model PAIKEM, CTL, dan </w:t>
      </w:r>
      <w:r w:rsidR="002452DA">
        <w:rPr>
          <w:rFonts w:ascii="Times New Roman" w:hAnsi="Times New Roman" w:cs="Times New Roman"/>
          <w:bCs/>
          <w:i/>
          <w:iCs/>
          <w:lang w:val="en-US"/>
        </w:rPr>
        <w:t>Problem Solving</w:t>
      </w:r>
      <w:r w:rsidR="002452DA">
        <w:rPr>
          <w:rFonts w:ascii="Times New Roman" w:hAnsi="Times New Roman" w:cs="Times New Roman"/>
          <w:bCs/>
          <w:lang w:val="en-US"/>
        </w:rPr>
        <w:t xml:space="preserve"> merupakan model yang tepat digunakan pasca pandemi untuk pembelajaran PAK di sekolah. Penelitian ini dapat dimaanfaatkan oleh guru dalam melaksanakan pembelajaran pasca pandemi yang betolak dari pengalaman mengajar selama pandemic. </w:t>
      </w:r>
    </w:p>
    <w:p w14:paraId="718E15D6" w14:textId="108FC4D3" w:rsidR="00ED04CF" w:rsidRPr="0037504D" w:rsidRDefault="00E25A18">
      <w:pPr>
        <w:pBdr>
          <w:top w:val="nil"/>
          <w:left w:val="nil"/>
          <w:bottom w:val="nil"/>
          <w:right w:val="nil"/>
          <w:between w:val="nil"/>
        </w:pBdr>
        <w:spacing w:after="120" w:line="240" w:lineRule="auto"/>
        <w:ind w:right="57"/>
        <w:jc w:val="both"/>
        <w:rPr>
          <w:rFonts w:ascii="Times New Roman" w:eastAsia="Times New Roman" w:hAnsi="Times New Roman" w:cs="Times New Roman"/>
          <w:iCs/>
          <w:color w:val="000000"/>
          <w:lang w:val="en-US"/>
        </w:rPr>
      </w:pPr>
      <w:r>
        <w:rPr>
          <w:rFonts w:ascii="Times New Roman" w:eastAsia="Times New Roman" w:hAnsi="Times New Roman" w:cs="Times New Roman"/>
          <w:b/>
          <w:color w:val="000000"/>
        </w:rPr>
        <w:t xml:space="preserve">Kata Kunci: </w:t>
      </w:r>
      <w:r w:rsidR="0037504D">
        <w:rPr>
          <w:rFonts w:ascii="Times New Roman" w:eastAsia="Times New Roman" w:hAnsi="Times New Roman" w:cs="Times New Roman"/>
          <w:iCs/>
          <w:color w:val="000000"/>
          <w:lang w:val="en-US"/>
        </w:rPr>
        <w:t>pandemi, model pembelajaran, pendidikan agama Kristen</w:t>
      </w:r>
    </w:p>
    <w:p w14:paraId="72E899C4" w14:textId="77777777" w:rsidR="00ED04CF" w:rsidRDefault="00ED04CF">
      <w:pPr>
        <w:pBdr>
          <w:top w:val="nil"/>
          <w:left w:val="nil"/>
          <w:bottom w:val="nil"/>
          <w:right w:val="nil"/>
          <w:between w:val="nil"/>
        </w:pBdr>
        <w:spacing w:after="120" w:line="240" w:lineRule="auto"/>
        <w:ind w:right="57"/>
        <w:jc w:val="both"/>
        <w:rPr>
          <w:rFonts w:ascii="Times New Roman" w:eastAsia="Times New Roman" w:hAnsi="Times New Roman" w:cs="Times New Roman"/>
          <w:color w:val="000000"/>
        </w:rPr>
      </w:pPr>
    </w:p>
    <w:p w14:paraId="605FEB1D" w14:textId="77777777" w:rsidR="00ED04CF" w:rsidRDefault="00E25A18">
      <w:pPr>
        <w:pBdr>
          <w:top w:val="nil"/>
          <w:left w:val="nil"/>
          <w:bottom w:val="nil"/>
          <w:right w:val="nil"/>
          <w:between w:val="nil"/>
        </w:pBdr>
        <w:spacing w:before="120" w:after="12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Abstract</w:t>
      </w:r>
    </w:p>
    <w:p w14:paraId="342928B4" w14:textId="77777777" w:rsidR="00FF5A80" w:rsidRDefault="00FF5A80" w:rsidP="00141818">
      <w:pPr>
        <w:pBdr>
          <w:top w:val="nil"/>
          <w:left w:val="nil"/>
          <w:bottom w:val="nil"/>
          <w:right w:val="nil"/>
          <w:between w:val="nil"/>
        </w:pBdr>
        <w:spacing w:before="120" w:after="120" w:line="240" w:lineRule="auto"/>
        <w:ind w:right="567"/>
        <w:jc w:val="both"/>
        <w:rPr>
          <w:rFonts w:ascii="Times New Roman" w:eastAsia="Times New Roman" w:hAnsi="Times New Roman" w:cs="Times New Roman"/>
          <w:color w:val="000000"/>
        </w:rPr>
      </w:pPr>
      <w:r w:rsidRPr="00FF5A80">
        <w:rPr>
          <w:rFonts w:ascii="Times New Roman" w:eastAsia="Times New Roman" w:hAnsi="Times New Roman" w:cs="Times New Roman"/>
          <w:color w:val="000000"/>
        </w:rPr>
        <w:t>This research is a literature study that was analyzed from research articles related to effective learning models used during the pandemic. This study aims to describe the PAK learning model that is appropriate to use after the pandemic period to find solutions to the problems of the PAK learning process before and during the pandemic. The research method used is literature study. Data obtained from scientific journals were analyzed by comparing with one another and interpreted to obtain conclusions. The results showed that the PAIKEM, CTL, and Problem Solving models were the right models to be used post-pandemic for PAK learning in schools. This research can be used by teachers in carrying out post-pandemic learning which is based on teaching experience during a pandemic.</w:t>
      </w:r>
    </w:p>
    <w:p w14:paraId="501BCFF5" w14:textId="43891172" w:rsidR="00ED04CF" w:rsidRDefault="00E25A18">
      <w:pPr>
        <w:pBdr>
          <w:top w:val="nil"/>
          <w:left w:val="nil"/>
          <w:bottom w:val="nil"/>
          <w:right w:val="nil"/>
          <w:between w:val="nil"/>
        </w:pBdr>
        <w:spacing w:before="120" w:after="120" w:line="240" w:lineRule="auto"/>
        <w:ind w:right="567"/>
        <w:rPr>
          <w:rFonts w:ascii="Times New Roman" w:eastAsia="Times New Roman" w:hAnsi="Times New Roman" w:cs="Times New Roman"/>
          <w:color w:val="000000"/>
        </w:rPr>
      </w:pPr>
      <w:r>
        <w:rPr>
          <w:rFonts w:ascii="Times New Roman" w:eastAsia="Times New Roman" w:hAnsi="Times New Roman" w:cs="Times New Roman"/>
          <w:b/>
          <w:color w:val="000000"/>
        </w:rPr>
        <w:t>Keywords:</w:t>
      </w:r>
      <w:r>
        <w:rPr>
          <w:rFonts w:ascii="Times New Roman" w:eastAsia="Times New Roman" w:hAnsi="Times New Roman" w:cs="Times New Roman"/>
          <w:color w:val="000000"/>
        </w:rPr>
        <w:t xml:space="preserve"> </w:t>
      </w:r>
      <w:r w:rsidR="00141818" w:rsidRPr="00141818">
        <w:rPr>
          <w:rFonts w:ascii="Times New Roman" w:eastAsia="Times New Roman" w:hAnsi="Times New Roman" w:cs="Times New Roman"/>
          <w:i/>
          <w:color w:val="000000"/>
        </w:rPr>
        <w:t>pandemic, learning model, Christian religious education</w:t>
      </w:r>
    </w:p>
    <w:p w14:paraId="5605D261" w14:textId="7490ACF9" w:rsidR="00ED04CF" w:rsidRPr="00B42D18" w:rsidRDefault="00E25A18">
      <w:pPr>
        <w:pBdr>
          <w:top w:val="nil"/>
          <w:left w:val="nil"/>
          <w:bottom w:val="nil"/>
          <w:right w:val="nil"/>
          <w:between w:val="nil"/>
        </w:pBdr>
        <w:spacing w:after="0" w:line="360" w:lineRule="auto"/>
        <w:jc w:val="right"/>
        <w:rPr>
          <w:rFonts w:ascii="Times" w:eastAsia="Times" w:hAnsi="Times" w:cs="Times"/>
          <w:color w:val="000000"/>
        </w:rPr>
      </w:pPr>
      <w:r>
        <w:rPr>
          <w:rFonts w:ascii="Times" w:eastAsia="Times" w:hAnsi="Times" w:cs="Times"/>
          <w:color w:val="000000"/>
        </w:rPr>
        <w:t xml:space="preserve">Copyright (c) 2021 </w:t>
      </w:r>
      <w:r w:rsidR="00B42D18">
        <w:rPr>
          <w:rFonts w:ascii="Times" w:eastAsia="Times" w:hAnsi="Times" w:cs="Times"/>
          <w:color w:val="000000"/>
          <w:lang w:val="en-US"/>
        </w:rPr>
        <w:t>Berdinata Massang</w:t>
      </w:r>
    </w:p>
    <w:p w14:paraId="3864AE0D" w14:textId="77777777" w:rsidR="00ED04CF" w:rsidRDefault="00754CD7">
      <w:pPr>
        <w:pBdr>
          <w:top w:val="nil"/>
          <w:left w:val="nil"/>
          <w:bottom w:val="nil"/>
          <w:right w:val="nil"/>
          <w:between w:val="nil"/>
        </w:pBdr>
        <w:tabs>
          <w:tab w:val="left" w:pos="6237"/>
        </w:tabs>
        <w:spacing w:after="0" w:line="240" w:lineRule="auto"/>
        <w:rPr>
          <w:rFonts w:ascii="Times New Roman" w:eastAsia="Times New Roman" w:hAnsi="Times New Roman" w:cs="Times New Roman"/>
        </w:rPr>
      </w:pPr>
      <w:r>
        <w:rPr>
          <w:noProof/>
        </w:rPr>
        <w:pict w14:anchorId="123AF708">
          <v:rect id="_x0000_i1025" alt="" style="width:451.3pt;height:.05pt;mso-width-percent:0;mso-height-percent:0;mso-width-percent:0;mso-height-percent:0" o:hralign="center" o:hrstd="t" o:hr="t" fillcolor="#a0a0a0" stroked="f"/>
        </w:pict>
      </w:r>
      <w:r w:rsidR="00E25A18">
        <w:rPr>
          <w:rFonts w:ascii="Arial" w:eastAsia="Arial" w:hAnsi="Arial" w:cs="Arial"/>
          <w:color w:val="000000"/>
        </w:rPr>
        <w:t>🖂</w:t>
      </w:r>
      <w:r w:rsidR="00E25A18">
        <w:rPr>
          <w:rFonts w:ascii="Times New Roman" w:eastAsia="Times New Roman" w:hAnsi="Times New Roman" w:cs="Times New Roman"/>
          <w:color w:val="000000"/>
        </w:rPr>
        <w:t xml:space="preserve"> </w:t>
      </w:r>
      <w:r w:rsidR="00E25A18">
        <w:rPr>
          <w:rFonts w:ascii="Times New Roman" w:eastAsia="Times New Roman" w:hAnsi="Times New Roman" w:cs="Times New Roman"/>
        </w:rPr>
        <w:t>Corresponding author :</w:t>
      </w:r>
      <w:r w:rsidR="00E25A18">
        <w:rPr>
          <w:rFonts w:ascii="Times New Roman" w:eastAsia="Times New Roman" w:hAnsi="Times New Roman" w:cs="Times New Roman"/>
        </w:rPr>
        <w:tab/>
      </w:r>
    </w:p>
    <w:p w14:paraId="09760843" w14:textId="2E5ECE33" w:rsidR="00ED04CF" w:rsidRDefault="00E25A18">
      <w:pPr>
        <w:pBdr>
          <w:top w:val="nil"/>
          <w:left w:val="nil"/>
          <w:bottom w:val="nil"/>
          <w:right w:val="nil"/>
          <w:between w:val="nil"/>
        </w:pBdr>
        <w:tabs>
          <w:tab w:val="left" w:pos="6237"/>
        </w:tabs>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 xml:space="preserve">Email      : </w:t>
      </w:r>
      <w:r w:rsidR="00B42D18">
        <w:rPr>
          <w:rFonts w:ascii="Times New Roman" w:eastAsia="Times New Roman" w:hAnsi="Times New Roman" w:cs="Times New Roman"/>
          <w:color w:val="000000"/>
          <w:lang w:val="en-US"/>
        </w:rPr>
        <w:t>berdinatamassang@iakn-manado.ac.id</w:t>
      </w:r>
      <w:r>
        <w:rPr>
          <w:rFonts w:ascii="Times New Roman" w:eastAsia="Times New Roman" w:hAnsi="Times New Roman" w:cs="Times New Roman"/>
          <w:color w:val="000000"/>
        </w:rPr>
        <w:tab/>
        <w:t>ISSN</w:t>
      </w:r>
      <w:r>
        <w:rPr>
          <w:rFonts w:ascii="Times New Roman" w:eastAsia="Times New Roman" w:hAnsi="Times New Roman" w:cs="Times New Roman"/>
        </w:rPr>
        <w:t> 2656-8063 (Media Cetak)</w:t>
      </w:r>
    </w:p>
    <w:p w14:paraId="10279629" w14:textId="77777777" w:rsidR="00ED04CF" w:rsidRDefault="00E25A18">
      <w:pPr>
        <w:pBdr>
          <w:top w:val="nil"/>
          <w:left w:val="nil"/>
          <w:bottom w:val="nil"/>
          <w:right w:val="nil"/>
          <w:between w:val="nil"/>
        </w:pBdr>
        <w:tabs>
          <w:tab w:val="left" w:pos="851"/>
          <w:tab w:val="left" w:pos="6237"/>
        </w:tabs>
        <w:spacing w:after="0" w:line="240" w:lineRule="auto"/>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color w:val="000000"/>
        </w:rPr>
        <w:t xml:space="preserve">ISSN 2656-8071 </w:t>
      </w:r>
      <w:r>
        <w:rPr>
          <w:rFonts w:ascii="Times New Roman" w:eastAsia="Times New Roman" w:hAnsi="Times New Roman" w:cs="Times New Roman"/>
        </w:rPr>
        <w:t>(Media Online)</w:t>
      </w:r>
    </w:p>
    <w:p w14:paraId="59B84FA0" w14:textId="77777777" w:rsidR="00ED04CF" w:rsidRDefault="00ED04CF">
      <w:pPr>
        <w:pBdr>
          <w:top w:val="nil"/>
          <w:left w:val="nil"/>
          <w:bottom w:val="nil"/>
          <w:right w:val="nil"/>
          <w:between w:val="nil"/>
        </w:pBdr>
        <w:tabs>
          <w:tab w:val="left" w:pos="6237"/>
        </w:tabs>
        <w:spacing w:after="0" w:line="240" w:lineRule="auto"/>
        <w:rPr>
          <w:rFonts w:ascii="Times New Roman" w:eastAsia="Times New Roman" w:hAnsi="Times New Roman" w:cs="Times New Roman"/>
        </w:rPr>
      </w:pPr>
    </w:p>
    <w:p w14:paraId="0ED397D4" w14:textId="40004A6B" w:rsidR="00ED04CF" w:rsidRDefault="00E25A18">
      <w:pPr>
        <w:pBdr>
          <w:top w:val="nil"/>
          <w:left w:val="nil"/>
          <w:bottom w:val="nil"/>
          <w:right w:val="nil"/>
          <w:between w:val="nil"/>
        </w:pBdr>
        <w:tabs>
          <w:tab w:val="left" w:pos="6237"/>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eceived xx Bulan 202</w:t>
      </w:r>
      <w:r w:rsidR="00B42D18">
        <w:rPr>
          <w:rFonts w:ascii="Times New Roman" w:eastAsia="Times New Roman" w:hAnsi="Times New Roman" w:cs="Times New Roman"/>
          <w:color w:val="000000"/>
          <w:lang w:val="en-US"/>
        </w:rPr>
        <w:t>2</w:t>
      </w:r>
      <w:r>
        <w:rPr>
          <w:rFonts w:ascii="Times New Roman" w:eastAsia="Times New Roman" w:hAnsi="Times New Roman" w:cs="Times New Roman"/>
          <w:color w:val="000000"/>
        </w:rPr>
        <w:t>, Accepted xx Bulan 2021, Published xx Bulan 2021</w:t>
      </w:r>
    </w:p>
    <w:p w14:paraId="6674464D" w14:textId="77777777" w:rsidR="00ED04CF" w:rsidRDefault="00E25A18">
      <w:pPr>
        <w:pBdr>
          <w:top w:val="nil"/>
          <w:left w:val="nil"/>
          <w:bottom w:val="nil"/>
          <w:right w:val="nil"/>
          <w:between w:val="nil"/>
        </w:pBdr>
        <w:tabs>
          <w:tab w:val="left" w:pos="851"/>
          <w:tab w:val="left" w:pos="6237"/>
        </w:tabs>
        <w:spacing w:after="0" w:line="240" w:lineRule="auto"/>
        <w:rPr>
          <w:rFonts w:ascii="Times New Roman" w:eastAsia="Times New Roman" w:hAnsi="Times New Roman" w:cs="Times New Roman"/>
        </w:rPr>
      </w:pPr>
      <w:r>
        <w:rPr>
          <w:rFonts w:ascii="Times New Roman" w:eastAsia="Times New Roman" w:hAnsi="Times New Roman" w:cs="Times New Roman"/>
        </w:rPr>
        <w:tab/>
      </w:r>
    </w:p>
    <w:p w14:paraId="031019A0" w14:textId="77777777" w:rsidR="00ED04CF" w:rsidRDefault="00E25A18" w:rsidP="008A5D70">
      <w:pPr>
        <w:pStyle w:val="Judul1"/>
        <w:spacing w:before="240" w:after="120"/>
        <w:ind w:firstLine="0"/>
        <w:jc w:val="both"/>
        <w:rPr>
          <w:b/>
          <w:sz w:val="22"/>
          <w:szCs w:val="22"/>
        </w:rPr>
      </w:pPr>
      <w:r>
        <w:rPr>
          <w:b/>
          <w:sz w:val="22"/>
          <w:szCs w:val="22"/>
        </w:rPr>
        <w:lastRenderedPageBreak/>
        <w:t>PENDAHULUAN</w:t>
      </w:r>
    </w:p>
    <w:p w14:paraId="77B5C8E6" w14:textId="77777777" w:rsidR="00B42D18" w:rsidRDefault="00B42D18" w:rsidP="008A5D70">
      <w:pPr>
        <w:spacing w:before="240" w:after="120" w:line="240" w:lineRule="auto"/>
        <w:ind w:firstLine="720"/>
        <w:jc w:val="both"/>
        <w:rPr>
          <w:rFonts w:ascii="Times New Roman" w:hAnsi="Times New Roman" w:cs="Times New Roman"/>
          <w:lang w:val="en-US"/>
        </w:rPr>
      </w:pPr>
      <w:r w:rsidRPr="00FA30BB">
        <w:rPr>
          <w:rFonts w:ascii="Times New Roman" w:hAnsi="Times New Roman" w:cs="Times New Roman"/>
          <w:lang w:val="en-US"/>
        </w:rPr>
        <w:t xml:space="preserve">Pembelajaran selama pandemi berlangsung menunjukkan berbagai masalah dalam pelaksanaannya. Terdapat beragam masalah yang dialami selama pembelajaran daring, baik dari segi sosial dan ekonomi </w:t>
      </w:r>
      <w:r w:rsidRPr="00FA30BB">
        <w:rPr>
          <w:rFonts w:ascii="Times New Roman" w:hAnsi="Times New Roman" w:cs="Times New Roman"/>
          <w:lang w:val="en-US"/>
        </w:rPr>
        <w:fldChar w:fldCharType="begin"/>
      </w:r>
      <w:r w:rsidRPr="00FA30BB">
        <w:rPr>
          <w:rFonts w:ascii="Times New Roman" w:hAnsi="Times New Roman" w:cs="Times New Roman"/>
          <w:lang w:val="en-US"/>
        </w:rPr>
        <w:instrText xml:space="preserve"> ADDIN ZOTERO_ITEM CSL_CITATION {"citationID":"7Ftrqxdt","properties":{"formattedCitation":"(Manuputy &amp; Lakoruhut, 2020)","plainCitation":"(Manuputy &amp; Lakoruhut, 2020)","noteIndex":0},"citationItems":[{"id":284,"uris":["http://zotero.org/users/local/ZHUyU3Gj/items/E5T89QAL"],"itemData":{"id":284,"type":"article-journal","abstract":"Pembelajaran daring merupakan pembelajaran yang dilakukan secara online. Namun kenyataan banyak sekali hambatan yang didapatkan oleh para guru,baik dari segi ekonomi maupun social.sehingga, banyak anak-anak didik yang tidak menerima materi dengan baik. Untuk itu, guru dan pihak sekolah mengambil upaya-upaya dalam mengatasi permasalahan yang dihadapi dalam proses pembelajaran ini.dalam masa pandemic anak dituntun untuk belajar mandiri dengan inisiatif sendiri, tentunya perlu kejujuran dari tiap peserta anak didik. Untuk itu, PAK sangat diperlukan bagi setiap siswa agar didalam masa pandemic ini anak tetap mengingat kasih Allah kepada manusia dan anak tetap bertumbuh didalam kehidupan rohani","container-title":"DIDAXEI","ISSN":"2745-6935","issue":"2","language":"en","note":"number: 2","source":"e-journal.iaknambon.ac.id","title":"PROBLEMATIKA GURU PENDIDIKAN AGAMA KRISTEN DALAM PEMBELAJARAN PADA MASA PANDEMI COVID-19","URL":"http://e-journal.iaknambon.ac.id/index.php/DX/article/view/220","volume":"1","author":[{"family":"Manuputy","given":"Prilly"},{"family":"Lakoruhut","given":"Novia"}],"accessed":{"date-parts":[["2022",5,3]]},"issued":{"date-parts":[["2020",12,7]]}}}],"schema":"https://github.com/citation-style-language/schema/raw/master/csl-citation.json"} </w:instrText>
      </w:r>
      <w:r w:rsidRPr="00FA30BB">
        <w:rPr>
          <w:rFonts w:ascii="Times New Roman" w:hAnsi="Times New Roman" w:cs="Times New Roman"/>
          <w:lang w:val="en-US"/>
        </w:rPr>
        <w:fldChar w:fldCharType="separate"/>
      </w:r>
      <w:r w:rsidRPr="00FA30BB">
        <w:rPr>
          <w:rFonts w:ascii="Times New Roman" w:hAnsi="Times New Roman" w:cs="Times New Roman"/>
          <w:noProof/>
          <w:lang w:val="en-US"/>
        </w:rPr>
        <w:t>(Manuputy &amp; Lakoruhut, 2020)</w:t>
      </w:r>
      <w:r w:rsidRPr="00FA30BB">
        <w:rPr>
          <w:rFonts w:ascii="Times New Roman" w:hAnsi="Times New Roman" w:cs="Times New Roman"/>
          <w:lang w:val="en-US"/>
        </w:rPr>
        <w:fldChar w:fldCharType="end"/>
      </w:r>
      <w:r w:rsidRPr="00FA30BB">
        <w:rPr>
          <w:rFonts w:ascii="Times New Roman" w:hAnsi="Times New Roman" w:cs="Times New Roman"/>
          <w:lang w:val="en-US"/>
        </w:rPr>
        <w:t xml:space="preserve">. Masalah yang dialami adalah keterbatasan siswa dalam memiliki perangkat keras yang menunjang pembelajaran seperti </w:t>
      </w:r>
      <w:r w:rsidRPr="00FA30BB">
        <w:rPr>
          <w:rFonts w:ascii="Times New Roman" w:hAnsi="Times New Roman" w:cs="Times New Roman"/>
          <w:i/>
          <w:iCs/>
          <w:lang w:val="en-US"/>
        </w:rPr>
        <w:t>smartphone</w:t>
      </w:r>
      <w:r w:rsidRPr="00FA30BB">
        <w:rPr>
          <w:rFonts w:ascii="Times New Roman" w:hAnsi="Times New Roman" w:cs="Times New Roman"/>
          <w:lang w:val="en-US"/>
        </w:rPr>
        <w:t xml:space="preserve">, komputer atau laptop. Jaringan nirkabel tidak menjangkau rumah siswa dan siswa yang tidak memiliki paket data. Selain itu dari sisi pembelajaran, proses pembelajaran yang kurang interaktif serta monoton sehingga membuat siswa jemu </w:t>
      </w:r>
      <w:r w:rsidRPr="00FA30BB">
        <w:rPr>
          <w:rFonts w:ascii="Times New Roman" w:hAnsi="Times New Roman" w:cs="Times New Roman"/>
          <w:lang w:val="en-US"/>
        </w:rPr>
        <w:fldChar w:fldCharType="begin"/>
      </w:r>
      <w:r w:rsidRPr="00FA30BB">
        <w:rPr>
          <w:rFonts w:ascii="Times New Roman" w:hAnsi="Times New Roman" w:cs="Times New Roman"/>
          <w:lang w:val="en-US"/>
        </w:rPr>
        <w:instrText xml:space="preserve"> ADDIN ZOTERO_ITEM CSL_CITATION {"citationID":"FoIjQBfo","properties":{"formattedCitation":"(Darianti &amp; Tafonao, 2021)","plainCitation":"(Darianti &amp; Tafonao, 2021)","noteIndex":0},"citationItems":[{"id":289,"uris":["http://zotero.org/users/local/ZHUyU3Gj/items/F842H4M8"],"itemData":{"id":289,"type":"article-journal","abstract":"The purpose of writing this article is to find out about the various problems that occur in the learning process during the Covid-19 pandemic. This study departs from the writer's anxiety about the presence of Covid-19 in Indonesia. The author observes empirically that Covid-19 has had a major impact on the psychology of children as explained in this article. This study uses the literature method with a descriptive qualitative approach. The analysis process carried out is to use various literary sources, both journals, books and other reliable reference materials to support the author's analysis related to the problems of learning Christian religious education during the pandemic. The results found in this study were efforts, tips and strategies in overcoming various problems, especially in dealing with children's psychology when learning was taking place by cooperating with parents and teachers in applying effective learning principles according to children's needs. Thus, Christian religious education has a very significant role in overcoming these various prolems.","container-title":"SANCTUM DOMINE: JURNAL TEOLOGI","DOI":"10.46495/sdjt.v10i2.97","ISSN":"2722-0079, 2088-8236","issue":"2","journalAbbreviation":"SDJT","language":"id","page":"39-56","source":"DOI.org (Crossref)","title":"Problem Pembelajaran Pendidikan Agama Kristen Dimasa Pandemi Terhadap Psikologi Anak","volume":"10","author":[{"literal":"Darianti"},{"family":"Tafonao","given":"Talizaro"}],"issued":{"date-parts":[["2021",6,23]]}}}],"schema":"https://github.com/citation-style-language/schema/raw/master/csl-citation.json"} </w:instrText>
      </w:r>
      <w:r w:rsidRPr="00FA30BB">
        <w:rPr>
          <w:rFonts w:ascii="Times New Roman" w:hAnsi="Times New Roman" w:cs="Times New Roman"/>
          <w:lang w:val="en-US"/>
        </w:rPr>
        <w:fldChar w:fldCharType="separate"/>
      </w:r>
      <w:r w:rsidRPr="00FA30BB">
        <w:rPr>
          <w:rFonts w:ascii="Times New Roman" w:hAnsi="Times New Roman" w:cs="Times New Roman"/>
          <w:noProof/>
          <w:lang w:val="en-US"/>
        </w:rPr>
        <w:t>(Darianti &amp; Tafonao, 2021)</w:t>
      </w:r>
      <w:r w:rsidRPr="00FA30BB">
        <w:rPr>
          <w:rFonts w:ascii="Times New Roman" w:hAnsi="Times New Roman" w:cs="Times New Roman"/>
          <w:lang w:val="en-US"/>
        </w:rPr>
        <w:fldChar w:fldCharType="end"/>
      </w:r>
      <w:r w:rsidRPr="00FA30BB">
        <w:rPr>
          <w:rFonts w:ascii="Times New Roman" w:hAnsi="Times New Roman" w:cs="Times New Roman"/>
          <w:lang w:val="en-US"/>
        </w:rPr>
        <w:t xml:space="preserve">. Berdasarkan permasalahan ini, penelitian yang dilakukan Benyamin, dkk., </w:t>
      </w:r>
      <w:r>
        <w:rPr>
          <w:rFonts w:ascii="Times New Roman" w:hAnsi="Times New Roman" w:cs="Times New Roman"/>
          <w:lang w:val="en-US"/>
        </w:rPr>
        <w:t xml:space="preserve">menunjukkan </w:t>
      </w:r>
      <w:r w:rsidRPr="00FA30BB">
        <w:rPr>
          <w:rFonts w:ascii="Times New Roman" w:hAnsi="Times New Roman" w:cs="Times New Roman"/>
          <w:lang w:val="en-US"/>
        </w:rPr>
        <w:t xml:space="preserve">hasil evaluasi pembelajaran daring </w:t>
      </w:r>
      <w:r>
        <w:rPr>
          <w:rFonts w:ascii="Times New Roman" w:hAnsi="Times New Roman" w:cs="Times New Roman"/>
          <w:lang w:val="en-US"/>
        </w:rPr>
        <w:t xml:space="preserve">pada </w:t>
      </w:r>
      <w:r w:rsidRPr="00FA30BB">
        <w:rPr>
          <w:rFonts w:ascii="Times New Roman" w:hAnsi="Times New Roman" w:cs="Times New Roman"/>
          <w:lang w:val="en-US"/>
        </w:rPr>
        <w:t xml:space="preserve">pembelajaran Pendidikan Agama Kristen (PAK) di masa pandemi pada aspek desain, instalasi, proses dan produk pada termasuk pada kategori rendah di masa pandemi </w:t>
      </w:r>
      <w:r w:rsidRPr="00FA30BB">
        <w:rPr>
          <w:rFonts w:ascii="Times New Roman" w:hAnsi="Times New Roman" w:cs="Times New Roman"/>
          <w:lang w:val="en-US"/>
        </w:rPr>
        <w:fldChar w:fldCharType="begin"/>
      </w:r>
      <w:r w:rsidRPr="00FA30BB">
        <w:rPr>
          <w:rFonts w:ascii="Times New Roman" w:hAnsi="Times New Roman" w:cs="Times New Roman"/>
          <w:lang w:val="en-US"/>
        </w:rPr>
        <w:instrText xml:space="preserve"> ADDIN ZOTERO_ITEM CSL_CITATION {"citationID":"4OSF9vYG","properties":{"formattedCitation":"(P. I. Benyamin dkk., 2021)","plainCitation":"(P. I. Benyamin dkk., 2021)","noteIndex":0},"citationItems":[{"id":293,"uris":["http://zotero.org/users/local/ZHUyU3Gj/items/9U626ZVY"],"itemData":{"id":293,"type":"article-journal","abstract":"This research departs from the existence of gaps in online learning programs during the pandemic in East Barito Regency, Central Kalimantan. The purpose of this study is to find out how successful the online learning program for Christian religious education is and its impact in the short, medium, and long term. The research method used is the discrepancy evaluation, research model. The results showed that the design, installation, process, and product aspects were in a low category. It can also be seen in the cost-benefit analysis of online learning programs for Christian education, which are still weak.","container-title":"Jurnal Teologi Berita Hidup","DOI":"10.38189/jtbh.v4i1.174","ISSN":"2654-5691, 2656-4904","issue":"1","journalAbbreviation":"JTBH","language":"id","page":"52-59","source":"DOI.org (Crossref)","title":"Evaluasi Pembelajaran Daring Pendidikan Agama Kristen di Masa Pandemi","volume":"4","author":[{"family":"Benyamin","given":"Priskila Issak"},{"family":"Salman","given":"Ibnu"},{"family":"Pantan","given":"Frans"},{"family":"Wiryohadi","given":"Wiryohadi"},{"family":"Mahendra","given":"Yogi"}],"issued":{"date-parts":[["2021",9,21]]}}}],"schema":"https://github.com/citation-style-language/schema/raw/master/csl-citation.json"} </w:instrText>
      </w:r>
      <w:r w:rsidRPr="00FA30BB">
        <w:rPr>
          <w:rFonts w:ascii="Times New Roman" w:hAnsi="Times New Roman" w:cs="Times New Roman"/>
          <w:lang w:val="en-US"/>
        </w:rPr>
        <w:fldChar w:fldCharType="separate"/>
      </w:r>
      <w:r w:rsidRPr="00FA30BB">
        <w:rPr>
          <w:rFonts w:ascii="Times New Roman" w:hAnsi="Times New Roman" w:cs="Times New Roman"/>
          <w:noProof/>
          <w:lang w:val="en-US"/>
        </w:rPr>
        <w:t>(P. I. Benyamin dkk., 2021)</w:t>
      </w:r>
      <w:r w:rsidRPr="00FA30BB">
        <w:rPr>
          <w:rFonts w:ascii="Times New Roman" w:hAnsi="Times New Roman" w:cs="Times New Roman"/>
          <w:lang w:val="en-US"/>
        </w:rPr>
        <w:fldChar w:fldCharType="end"/>
      </w:r>
    </w:p>
    <w:p w14:paraId="3D6CCDD9" w14:textId="77777777" w:rsidR="00B42D18" w:rsidRDefault="00B42D18" w:rsidP="00B42D18">
      <w:pPr>
        <w:spacing w:after="0" w:line="240" w:lineRule="auto"/>
        <w:ind w:firstLine="720"/>
        <w:jc w:val="both"/>
        <w:rPr>
          <w:rFonts w:ascii="Times New Roman" w:hAnsi="Times New Roman" w:cs="Times New Roman"/>
          <w:lang w:val="en-US"/>
        </w:rPr>
      </w:pPr>
      <w:r w:rsidRPr="00FA30BB">
        <w:rPr>
          <w:rFonts w:ascii="Times New Roman" w:hAnsi="Times New Roman" w:cs="Times New Roman"/>
          <w:lang w:val="en-US"/>
        </w:rPr>
        <w:t xml:space="preserve">Guru sebagai pendidik memilki tanggung jawab etis </w:t>
      </w:r>
      <w:r w:rsidRPr="00FA30BB">
        <w:rPr>
          <w:rFonts w:ascii="Times New Roman" w:hAnsi="Times New Roman" w:cs="Times New Roman"/>
          <w:color w:val="000000" w:themeColor="text1"/>
          <w:lang w:val="en-US"/>
        </w:rPr>
        <w:t xml:space="preserve">dalam melaksanakan tugas pokok dan fungsinya untuk menyesuaikan pembelajaran sesuai dengan perubahan di tengah pandemi </w:t>
      </w:r>
      <w:r w:rsidRPr="00FA30BB">
        <w:rPr>
          <w:rFonts w:ascii="Times New Roman" w:hAnsi="Times New Roman" w:cs="Times New Roman"/>
          <w:color w:val="000000" w:themeColor="text1"/>
          <w:lang w:val="en-US"/>
        </w:rPr>
        <w:fldChar w:fldCharType="begin"/>
      </w:r>
      <w:r w:rsidRPr="00FA30BB">
        <w:rPr>
          <w:rFonts w:ascii="Times New Roman" w:hAnsi="Times New Roman" w:cs="Times New Roman"/>
          <w:color w:val="000000" w:themeColor="text1"/>
          <w:lang w:val="en-US"/>
        </w:rPr>
        <w:instrText xml:space="preserve"> ADDIN ZOTERO_ITEM CSL_CITATION {"citationID":"v6hhJdtU","properties":{"formattedCitation":"(Elisabet Juliana Steidy Gerungan, 2021)","plainCitation":"(Elisabet Juliana Steidy Gerungan, 2021)","noteIndex":0},"citationItems":[{"id":291,"uris":["http://zotero.org/users/local/ZHUyU3Gj/items/XTJFE8VS"],"itemData":{"id":291,"type":"article-journal","abstract":"&lt;em&gt;The purpose of this study is to analyze and describe ethical issues, the realization of the ethical responsibilities of teachers, the principal's efforts in managing the ethical responsibilities of teachers in learning Christian religious education during the Covid-19 pandemic. The researcher used a descriptive qualitative research method which was carried out at SMA Negeri 1 Manado. Data were collected through observation, interviews and documentation studies. From the results of data analysis and interpretation, it was found that: (1) Ethical problems in the implementation of Christian religious education learning during the Covid-19 pandemic at SMA Negeri 1 Manado found three important problems (2) The form of the teacher's ethical responsibility in learning Christian religious education is that the teacher has tried to realize his responsibilities wholeheartedly according to his conscience, also by realizing his calling to serve students and continuing to guide the spirituality of students in order to improve the quality of life and maturity of faith. (3) Efforts made by school principals in managing the ethical responsibilities of teachers have been carried out through evaluation meetings to confirm the rules regarding the main tasks and functions of professional teachers, problem solving, sharing and reflection meetings. From the results of data exposure, findings and discussion, it is certain that schools can help teachers provide free internet quotas as well as provide more learning media such as tabs or laptops to lend to underprivileged students, Christian religious education teachers can increase creativity in teaching also use learning media. Students should continue to improve their quality to become independent and have integrity.&lt;/em&gt;","DOI":"10.5281/ZENODO.5548915","language":"id","note":"publisher: Zenodo","source":"DOI.org (Datacite)","title":"Tanggung Jawab Etis Guru Dalam Pembelajaran Pendidikan Agama Kristen Pada Masa Pandemi Covid-19","URL":"https://zenodo.org/record/5548915","author":[{"family":"Elisabet Juliana Steidy Gerungan","given":"Max Ruindungan"}],"accessed":{"date-parts":[["2022",5,3]]},"issued":{"date-parts":[["2021",10,5]]}}}],"schema":"https://github.com/citation-style-language/schema/raw/master/csl-citation.json"} </w:instrText>
      </w:r>
      <w:r w:rsidRPr="00FA30BB">
        <w:rPr>
          <w:rFonts w:ascii="Times New Roman" w:hAnsi="Times New Roman" w:cs="Times New Roman"/>
          <w:color w:val="000000" w:themeColor="text1"/>
          <w:lang w:val="en-US"/>
        </w:rPr>
        <w:fldChar w:fldCharType="separate"/>
      </w:r>
      <w:r w:rsidRPr="00FA30BB">
        <w:rPr>
          <w:rFonts w:ascii="Times New Roman" w:hAnsi="Times New Roman" w:cs="Times New Roman"/>
          <w:noProof/>
          <w:color w:val="000000" w:themeColor="text1"/>
          <w:lang w:val="en-US"/>
        </w:rPr>
        <w:t>(Elisabet Juliana Steidy Gerungan, 2021)</w:t>
      </w:r>
      <w:r w:rsidRPr="00FA30BB">
        <w:rPr>
          <w:rFonts w:ascii="Times New Roman" w:hAnsi="Times New Roman" w:cs="Times New Roman"/>
          <w:color w:val="000000" w:themeColor="text1"/>
          <w:lang w:val="en-US"/>
        </w:rPr>
        <w:fldChar w:fldCharType="end"/>
      </w:r>
      <w:r w:rsidRPr="00FA30BB">
        <w:rPr>
          <w:rFonts w:ascii="Times New Roman" w:hAnsi="Times New Roman" w:cs="Times New Roman"/>
          <w:color w:val="000000" w:themeColor="text1"/>
          <w:lang w:val="en-US"/>
        </w:rPr>
        <w:t xml:space="preserve"> untuk memberikan solusi pada masalah yang dihadapi. Masalah komunikasi dan interaksi dalam pembelajaran, guru perlu menetapkan langkah-langkah kreatif dalam berkomunikasi. Dapat dilakukan dengan melakukan variasi interaksi dan komunikasi dengan meluangkan waktu untuk berinteraksi, variasi tempat, menggunakan aplikasi untuk memilih jenis komunikasi verbal maupun nonverbal </w:t>
      </w:r>
      <w:r w:rsidRPr="00FA30BB">
        <w:rPr>
          <w:rFonts w:ascii="Times New Roman" w:hAnsi="Times New Roman" w:cs="Times New Roman"/>
          <w:color w:val="000000" w:themeColor="text1"/>
          <w:lang w:val="en-US"/>
        </w:rPr>
        <w:fldChar w:fldCharType="begin"/>
      </w:r>
      <w:r w:rsidRPr="00FA30BB">
        <w:rPr>
          <w:rFonts w:ascii="Times New Roman" w:hAnsi="Times New Roman" w:cs="Times New Roman"/>
          <w:color w:val="000000" w:themeColor="text1"/>
          <w:lang w:val="en-US"/>
        </w:rPr>
        <w:instrText xml:space="preserve"> ADDIN ZOTERO_ITEM CSL_CITATION {"citationID":"sANH6Tdt","properties":{"formattedCitation":"(Ariefin &amp; Darmawan, 2021)","plainCitation":"(Ariefin &amp; Darmawan, 2021)","noteIndex":0},"citationItems":[{"id":287,"uris":["http://zotero.org/users/local/ZHUyU3Gj/items/DLFACXRI"],"itemData":{"id":287,"type":"article-journal","abstract":"As a result of the Covid-19 pandemic, learning problems have arisen related to the use of technology for learning, to various impacts - and learning difficulties. For this purpose, an analysis of the results of studies on learning problems during the pandemic is carried out, as well as on the process of producing creativity. There were learning problems related to the existence of technology in learning, the readiness of learning persons, learning communication, and classroom management. Learning problems must be solved with creativity. Through creativity, the teacher will generate solution ideas that have the potential to effectively solve problems in learning.","container-title":"PASCA: Jurnal Teologi dan Pendidikan Agama Kristen","DOI":"10.46494/psc.v17i1.129","ISSN":"2622-1144, 2338-0489","issue":"1","journalAbbreviation":"PJTPAK","language":"id","page":"55-63","source":"DOI.org (Crossref)","title":"Pemecahan Masalah dalam Pembelajaran Melalui Kreativitas Guru Selama Masa Pandemi: Problem Solving In Learning Through Teacher Creativity During the Pandemic","title-short":"Pemecahan Masalah dalam Pembelajaran Melalui Kreativitas Guru Selama Masa Pandemi","volume":"17","author":[{"family":"Ariefin","given":"Dwi"},{"family":"Darmawan","given":"I Putu Ayub"}],"issued":{"date-parts":[["2021",5,17]]}}}],"schema":"https://github.com/citation-style-language/schema/raw/master/csl-citation.json"} </w:instrText>
      </w:r>
      <w:r w:rsidRPr="00FA30BB">
        <w:rPr>
          <w:rFonts w:ascii="Times New Roman" w:hAnsi="Times New Roman" w:cs="Times New Roman"/>
          <w:color w:val="000000" w:themeColor="text1"/>
          <w:lang w:val="en-US"/>
        </w:rPr>
        <w:fldChar w:fldCharType="separate"/>
      </w:r>
      <w:r w:rsidRPr="00FA30BB">
        <w:rPr>
          <w:rFonts w:ascii="Times New Roman" w:hAnsi="Times New Roman" w:cs="Times New Roman"/>
          <w:noProof/>
          <w:color w:val="000000" w:themeColor="text1"/>
          <w:lang w:val="en-US"/>
        </w:rPr>
        <w:t>(Ariefin &amp; Darmawan, 2021)</w:t>
      </w:r>
      <w:r w:rsidRPr="00FA30BB">
        <w:rPr>
          <w:rFonts w:ascii="Times New Roman" w:hAnsi="Times New Roman" w:cs="Times New Roman"/>
          <w:color w:val="000000" w:themeColor="text1"/>
          <w:lang w:val="en-US"/>
        </w:rPr>
        <w:fldChar w:fldCharType="end"/>
      </w:r>
      <w:r w:rsidRPr="00FA30BB">
        <w:rPr>
          <w:rFonts w:ascii="Times New Roman" w:hAnsi="Times New Roman" w:cs="Times New Roman"/>
          <w:color w:val="000000" w:themeColor="text1"/>
          <w:lang w:val="en-US"/>
        </w:rPr>
        <w:t xml:space="preserve">. </w:t>
      </w:r>
    </w:p>
    <w:p w14:paraId="4A534D7E" w14:textId="297D862C" w:rsidR="00B42D18" w:rsidRDefault="00B42D18" w:rsidP="00B42D18">
      <w:pPr>
        <w:spacing w:after="0" w:line="240" w:lineRule="auto"/>
        <w:ind w:firstLine="720"/>
        <w:jc w:val="both"/>
        <w:rPr>
          <w:rFonts w:ascii="Times New Roman" w:hAnsi="Times New Roman" w:cs="Times New Roman"/>
          <w:lang w:val="en-US"/>
        </w:rPr>
      </w:pPr>
      <w:r w:rsidRPr="00FA30BB">
        <w:rPr>
          <w:rFonts w:ascii="Times New Roman" w:hAnsi="Times New Roman" w:cs="Times New Roman"/>
          <w:lang w:val="en-US"/>
        </w:rPr>
        <w:t xml:space="preserve">Berdasarkan hal di atas, guru PAK perlu menjadi guru yang kreatif dalam mengajar di masa pandemi. Setidaknya guru memahami hakikat dari kreativitas mengajar dan pengembangan diri dalam menggunakan media pembelajaran </w:t>
      </w:r>
      <w:r w:rsidRPr="00FA30BB">
        <w:rPr>
          <w:rFonts w:ascii="Times New Roman" w:hAnsi="Times New Roman" w:cs="Times New Roman"/>
          <w:lang w:val="en-US"/>
        </w:rPr>
        <w:fldChar w:fldCharType="begin"/>
      </w:r>
      <w:r w:rsidR="007B2506">
        <w:rPr>
          <w:rFonts w:ascii="Times New Roman" w:hAnsi="Times New Roman" w:cs="Times New Roman"/>
          <w:lang w:val="en-US"/>
        </w:rPr>
        <w:instrText xml:space="preserve"> ADDIN ZOTERO_ITEM CSL_CITATION {"citationID":"rEdbyYm5","properties":{"formattedCitation":"(Hutapea, 2020a)","plainCitation":"(Hutapea, 2020a)","dontUpdate":true,"noteIndex":0},"citationItems":[{"id":295,"uris":["http://zotero.org/users/local/ZHUyU3Gj/items/NTQL7IXH"],"itemData":{"id":295,"type":"article-journal","abstract":"This study aims to determine the desckription of the creativity of teaching Christian Religious Education teachers during the covid-19. The method used in this research is descriptive qualitative. The results show that teaching creativity is one of the important aspects that must be prossesed by Christian Religious Education teachers in dealing with online learning systems in the covid-19. Christian Religious Education teachers to be creative, at least understand well the nature of teaching creativity itself. In addition, Christian Religious Education teachers need to develop themselves in relation to creative teachers in teaching during the covid-19. Especially developing themselves in using online learning media. Another important thing is that Christian Religious Education teachers are able to overcome student learning problems at home related to Christian Religious Education learning materials.","container-title":"Didache: Journal of Christian Education","DOI":"10.46445/djce.v1i1.287","ISSN":"2722-8584","issue":"1","journalAbbreviation":"DJCE","language":"id","page":"1","source":"DOI.org (Crossref)","title":"Kreativitas Mengajar Guru Pendidikan Agama Kristen Di Masa Covid-19","volume":"1","author":[{"family":"Hutapea","given":"Rinto Hasiholan"}],"issued":{"date-parts":[["2020",6,27]]}}}],"schema":"https://github.com/citation-style-language/schema/raw/master/csl-citation.json"} </w:instrText>
      </w:r>
      <w:r w:rsidRPr="00FA30BB">
        <w:rPr>
          <w:rFonts w:ascii="Times New Roman" w:hAnsi="Times New Roman" w:cs="Times New Roman"/>
          <w:lang w:val="en-US"/>
        </w:rPr>
        <w:fldChar w:fldCharType="separate"/>
      </w:r>
      <w:r>
        <w:rPr>
          <w:rFonts w:ascii="Times New Roman" w:hAnsi="Times New Roman" w:cs="Times New Roman"/>
          <w:noProof/>
          <w:lang w:val="en-US"/>
        </w:rPr>
        <w:t>(Hutapea, 2020)</w:t>
      </w:r>
      <w:r w:rsidRPr="00FA30BB">
        <w:rPr>
          <w:rFonts w:ascii="Times New Roman" w:hAnsi="Times New Roman" w:cs="Times New Roman"/>
          <w:lang w:val="en-US"/>
        </w:rPr>
        <w:fldChar w:fldCharType="end"/>
      </w:r>
      <w:r w:rsidRPr="00FA30BB">
        <w:rPr>
          <w:rFonts w:ascii="Times New Roman" w:hAnsi="Times New Roman" w:cs="Times New Roman"/>
          <w:lang w:val="en-US"/>
        </w:rPr>
        <w:t>. Guru sebagai fasilitator mampu beradaptasi dan menyikapi keadaan dengan kreatifitasnya agar dapat mempermudah pencapaian kinerjanya, yang dapat menjadi peluang</w:t>
      </w:r>
      <w:r>
        <w:rPr>
          <w:rFonts w:ascii="Times New Roman" w:hAnsi="Times New Roman" w:cs="Times New Roman"/>
          <w:lang w:val="en-US"/>
        </w:rPr>
        <w:t>,</w:t>
      </w:r>
      <w:r w:rsidRPr="00FA30BB">
        <w:rPr>
          <w:rFonts w:ascii="Times New Roman" w:hAnsi="Times New Roman" w:cs="Times New Roman"/>
          <w:lang w:val="en-US"/>
        </w:rPr>
        <w:t xml:space="preserve"> karena pada dasarnya selalu ada perubahan dan perkembangan ilmu pengetahuan dan teknologi </w:t>
      </w:r>
      <w:r w:rsidRPr="00FA30BB">
        <w:rPr>
          <w:rFonts w:ascii="Times New Roman" w:hAnsi="Times New Roman" w:cs="Times New Roman"/>
          <w:lang w:val="en-US"/>
        </w:rPr>
        <w:fldChar w:fldCharType="begin"/>
      </w:r>
      <w:r w:rsidRPr="00FA30BB">
        <w:rPr>
          <w:rFonts w:ascii="Times New Roman" w:hAnsi="Times New Roman" w:cs="Times New Roman"/>
          <w:lang w:val="en-US"/>
        </w:rPr>
        <w:instrText xml:space="preserve"> ADDIN ZOTERO_ITEM CSL_CITATION {"citationID":"sOre4YyM","properties":{"formattedCitation":"(Untari, 2020)","plainCitation":"(Untari, 2020)","noteIndex":0},"citationItems":[{"id":301,"uris":["http://zotero.org/users/local/ZHUyU3Gj/items/AB88WZ6A"],"itemData":{"id":301,"type":"article-journal","abstract":"Pandemi Covid-19 yang saat ini melanda dunia telah memaksa masyarakat untuk tinggal di rumah sehingga tidak dapat lagi melakukan aktivitas seperti biasa, termasuk bersekolah untuk para pelajar. Upaya mencerdaskan kehidupan bangsa harus dilakukan dengan cara yang inovatif, salah satunya dengan melakukan proses belajar mengajar secara online. Penelitian ini dilakukan untuk mengetahui tingkat kreativitas belajar guru di SDN Margorejo 1 Kota Surabaya saat terjadi pandemi Covid-19. Sampel yang diteliti sebanyak 10 pendidik dari kelas I, II, III dan ditambah guru agama Islam. Teknik Pendekatan penelitian yang digunakan dalam penelitian ini adalah kuantitatif dengan jenis penelitian deskriptif. Pengumpulan data yang akan digunakan dalam penelitian ini adalah kuisioner dan wawancara. Kuesioner yang disebarkan dalam bentuk pertanyaan adalah kuesioner semi tertutup. Diperoleh data dari keempat indikator yang penulis rumuskan yang memberikan penilaian kurang dari kelas 1,2 dan 3 yang penulis analisisnya 55%, penilaian cukup 37%, penilaian baik 8% dan sangat baik. 0%.","container-title":"Buana Pendidikan: Jurnal Fakultas Keguruan dan Ilmu Pendidikan","DOI":"10.36456/bp.vol16.no30s.a2757","ISSN":"2622-9218, 1693-8585","issue":"30s","journalAbbreviation":"BP","language":"id","page":"49-53","source":"DOI.org (Crossref)","title":"KREATIFITAS GURU DALAM MENYONGSONG PEMBELAJARAN MASA PANDEMI COVID- 19","volume":"16","author":[{"family":"Untari","given":"Sri Kis"}],"issued":{"date-parts":[["2020",11,9]]}}}],"schema":"https://github.com/citation-style-language/schema/raw/master/csl-citation.json"} </w:instrText>
      </w:r>
      <w:r w:rsidRPr="00FA30BB">
        <w:rPr>
          <w:rFonts w:ascii="Times New Roman" w:hAnsi="Times New Roman" w:cs="Times New Roman"/>
          <w:lang w:val="en-US"/>
        </w:rPr>
        <w:fldChar w:fldCharType="separate"/>
      </w:r>
      <w:r w:rsidRPr="00FA30BB">
        <w:rPr>
          <w:rFonts w:ascii="Times New Roman" w:hAnsi="Times New Roman" w:cs="Times New Roman"/>
          <w:noProof/>
          <w:lang w:val="en-US"/>
        </w:rPr>
        <w:t>(Untari, 2020)</w:t>
      </w:r>
      <w:r w:rsidRPr="00FA30BB">
        <w:rPr>
          <w:rFonts w:ascii="Times New Roman" w:hAnsi="Times New Roman" w:cs="Times New Roman"/>
          <w:lang w:val="en-US"/>
        </w:rPr>
        <w:fldChar w:fldCharType="end"/>
      </w:r>
      <w:r w:rsidRPr="00FA30BB">
        <w:rPr>
          <w:rFonts w:ascii="Times New Roman" w:hAnsi="Times New Roman" w:cs="Times New Roman"/>
          <w:lang w:val="en-US"/>
        </w:rPr>
        <w:t xml:space="preserve">. Hal ini mendukung teori yang dikemukakan oleh Mumford dan Gustafson dalam Syafa’at Ariful Huda yang menyatakan bahwa kreativitas merupakan ekspresi pada level tertinggi yang dimiliki oleh manusia dalam memecahkan masalah dengan mentranfromasikan ide terbaru atau otentik dan generasi prinsip baru yang terintegratif dan diperjelas </w:t>
      </w:r>
      <w:r w:rsidRPr="00FA30BB">
        <w:rPr>
          <w:rFonts w:ascii="Times New Roman" w:hAnsi="Times New Roman" w:cs="Times New Roman"/>
          <w:lang w:val="en-US"/>
        </w:rPr>
        <w:fldChar w:fldCharType="begin"/>
      </w:r>
      <w:r w:rsidRPr="00FA30BB">
        <w:rPr>
          <w:rFonts w:ascii="Times New Roman" w:hAnsi="Times New Roman" w:cs="Times New Roman"/>
          <w:lang w:val="en-US"/>
        </w:rPr>
        <w:instrText xml:space="preserve"> ADDIN ZOTERO_ITEM CSL_CITATION {"citationID":"lfhaQADE","properties":{"formattedCitation":"(Huda, 2020)","plainCitation":"(Huda, 2020)","noteIndex":0},"citationItems":[{"id":302,"uris":["http://zotero.org/users/local/ZHUyU3Gj/items/EB2L8YRH"],"itemData":{"id":302,"type":"article-journal","abstract":"Dalam artikel ini, Saya akan menjelaskan bagaimana guru kreatif mempersiapkan proses pembelajaran yang bisa diterapkan dan menjadi solusi di masa Covid-19. Proses pembelajaran di sekolah dengan daring tentu berbeda dengan tatap muka. Dalam hal ini butuh faktor lain selain guru, media pembelajaran, model pembelajaran, dan strategi. Tambahannya adalah piranti dan jaringan internet. Artinya aspek yang terpenting dalam mencapai kesuksesan daring di masa pandemi ini di antaranya adalah Jaringan internet, model pembelajaran, media pembelajaran, strategi pembelajaran, dan piranti. Disini guru di tuntut kreatif untuk merencanakan pembelajaran dengan adaptasi menggunakan aplikasi-aplikasi yang sudah ada dalam piranti. Karena kreativitas guru merupakan salahsatu solusi untuk tercapainya tujuan pembelajaran yang bermaknda dalam masa pandemi ini. Harapan yang di inginkan kepada sekolah-sekolah untuk menyediakan sarana prasarana bagi guru agar proses pembelajaran daring dapat terlaksana dengan efektif dan efisien. Dengan begitu tercapainya tujuan pendidikan menjadi keniscayaan bagi lembaga pendidikan.","container-title":"Prosiding Seminar Nasional Pendidikan STKIP Kusuma Negara III","ISSN":"2716-0157","language":"en","page":"21-32","source":"jurnal.stkipkusumanegara.ac.id","title":"Guru Kreatif di Masa Pandemi Covid-19","author":[{"family":"Huda","given":"Syafaat Ariful"}],"issued":{"date-parts":[["2020",11,24]]}}}],"schema":"https://github.com/citation-style-language/schema/raw/master/csl-citation.json"} </w:instrText>
      </w:r>
      <w:r w:rsidRPr="00FA30BB">
        <w:rPr>
          <w:rFonts w:ascii="Times New Roman" w:hAnsi="Times New Roman" w:cs="Times New Roman"/>
          <w:lang w:val="en-US"/>
        </w:rPr>
        <w:fldChar w:fldCharType="separate"/>
      </w:r>
      <w:r w:rsidRPr="00FA30BB">
        <w:rPr>
          <w:rFonts w:ascii="Times New Roman" w:hAnsi="Times New Roman" w:cs="Times New Roman"/>
          <w:noProof/>
          <w:lang w:val="en-US"/>
        </w:rPr>
        <w:t>(Huda, 2020)</w:t>
      </w:r>
      <w:r w:rsidRPr="00FA30BB">
        <w:rPr>
          <w:rFonts w:ascii="Times New Roman" w:hAnsi="Times New Roman" w:cs="Times New Roman"/>
          <w:lang w:val="en-US"/>
        </w:rPr>
        <w:fldChar w:fldCharType="end"/>
      </w:r>
      <w:r w:rsidRPr="00FA30BB">
        <w:rPr>
          <w:rFonts w:ascii="Times New Roman" w:hAnsi="Times New Roman" w:cs="Times New Roman"/>
          <w:lang w:val="en-US"/>
        </w:rPr>
        <w:t xml:space="preserve">. Lebih lanjut menurut Huda, kesuksesan dalam pembelajaran di masa pandemi dengan mengkreasikan dan mengintegrasikan aplikasi-aplikasi dalam gawai, media pembelajaran, serta model dan strategi pembelajaran. </w:t>
      </w:r>
    </w:p>
    <w:p w14:paraId="2EA3B6BD" w14:textId="4605946D" w:rsidR="00B42D18" w:rsidRDefault="00B42D18" w:rsidP="00B42D18">
      <w:pPr>
        <w:spacing w:after="0" w:line="240" w:lineRule="auto"/>
        <w:ind w:firstLine="720"/>
        <w:jc w:val="both"/>
        <w:rPr>
          <w:rFonts w:ascii="Times New Roman" w:hAnsi="Times New Roman" w:cs="Times New Roman"/>
          <w:lang w:val="en-US"/>
        </w:rPr>
      </w:pPr>
      <w:r w:rsidRPr="00FA30BB">
        <w:rPr>
          <w:rFonts w:ascii="Times New Roman" w:hAnsi="Times New Roman" w:cs="Times New Roman"/>
          <w:lang w:val="en-US"/>
        </w:rPr>
        <w:t xml:space="preserve">Kreativitas guru juga diperlukan dalam penggunaan metode pembelajaran dalam mengajar, Pembelajaran yang monoton dengan metode ceramah dapat membuat siswa merasa bosan karena hanya sebagai pendengar </w:t>
      </w:r>
      <w:r w:rsidRPr="00FA30BB">
        <w:rPr>
          <w:rFonts w:ascii="Times New Roman" w:hAnsi="Times New Roman" w:cs="Times New Roman"/>
          <w:lang w:val="en-US"/>
        </w:rPr>
        <w:fldChar w:fldCharType="begin"/>
      </w:r>
      <w:r w:rsidRPr="00FA30BB">
        <w:rPr>
          <w:rFonts w:ascii="Times New Roman" w:hAnsi="Times New Roman" w:cs="Times New Roman"/>
          <w:lang w:val="en-US"/>
        </w:rPr>
        <w:instrText xml:space="preserve"> ADDIN ZOTERO_ITEM CSL_CITATION {"citationID":"IMSWXif6","properties":{"formattedCitation":"(Febilia Melanie Kasiuhe, 2021)","plainCitation":"(Febilia Melanie Kasiuhe, 2021)","noteIndex":0},"citationItems":[{"id":305,"uris":["http://zotero.org/users/local/ZHUyU3Gj/items/FTJEKAKJ"],"itemData":{"id":305,"type":"article-journal","abstract":"The objectives of this study are: 1) to describe and analyze the professionalism of high school teachers in learning Christian Religious Education during the Covid-19 pandemic, 2) to describe and analyze the inhibiting and supporting factors for learning Christian Religious Education during the Covid-19 pandemic, and 3) to describe and analyze the efforts made by teachers in overcoming the problem of learning Christian Religious Education during the Covid-19 pandemic. In this study, the researcher used a qualitative approach with a case study method. In this study, the researcher became the main instrument and the Christian Religious Education teacher became the main informant. This research was conducted at SMA Negeri 1 Siau Timur. The findings in this study are that during the Covid-19 pandemic like this, Christian Religious Education teachers have carried out their responsibilities well. However, it is not yet fully professional. This is caused by several factors: the lack of use of learning media, teachers are still focused on the use of the lecture method, and Christian Religious Education teachers are still not fully able to increase student participation or activeness in learning. The supporting factors for learning Christian Religious Education at SMA Negeri 1 Siau Timur include: parental support, the existence of associations that participate in shaping the personality of students, the enthusiasm of students, networks and internet quotas. While the inhibiting factors include: unstable electricity which affects internet connections, lack of internet quota, and the presence of some students who are less enthusiastic and do not receive support from their parents. Regarding the efforts made by the teacher to overcome learning problems, among others: taking steps to call or visit, provide motivation for students to keep the spirit, then pray diligently, worship diligently, read the word diligently, take care of health, obey health protocols, and ask students to read the material shared and then make a summary.","DOI":"10.5281/ZENODO.5548925","language":"id","note":"publisher: Zenodo","source":"DOI.org (Datacite)","title":"Profesionalitas Guru SMA dalam Pembelajaran Pendidikan Agama Kristen pada Masa Pandemi Covid-19","URL":"https://zenodo.org/record/5548925","author":[{"family":"Febilia Melanie Kasiuhe","given":"Julius H. Lolombulan"}],"accessed":{"date-parts":[["2022",5,4]]},"issued":{"date-parts":[["2021",10,5]]}}}],"schema":"https://github.com/citation-style-language/schema/raw/master/csl-citation.json"} </w:instrText>
      </w:r>
      <w:r w:rsidRPr="00FA30BB">
        <w:rPr>
          <w:rFonts w:ascii="Times New Roman" w:hAnsi="Times New Roman" w:cs="Times New Roman"/>
          <w:lang w:val="en-US"/>
        </w:rPr>
        <w:fldChar w:fldCharType="separate"/>
      </w:r>
      <w:r w:rsidRPr="00FA30BB">
        <w:rPr>
          <w:rFonts w:ascii="Times New Roman" w:hAnsi="Times New Roman" w:cs="Times New Roman"/>
          <w:noProof/>
          <w:lang w:val="en-US"/>
        </w:rPr>
        <w:t>(Febilia Melanie Kasiuhe, 2021)</w:t>
      </w:r>
      <w:r w:rsidRPr="00FA30BB">
        <w:rPr>
          <w:rFonts w:ascii="Times New Roman" w:hAnsi="Times New Roman" w:cs="Times New Roman"/>
          <w:lang w:val="en-US"/>
        </w:rPr>
        <w:fldChar w:fldCharType="end"/>
      </w:r>
      <w:r w:rsidRPr="00FA30BB">
        <w:rPr>
          <w:rFonts w:ascii="Times New Roman" w:hAnsi="Times New Roman" w:cs="Times New Roman"/>
          <w:lang w:val="en-US"/>
        </w:rPr>
        <w:t xml:space="preserve">. Masalah ini merupakan masalah klasik, telah menjadi persoalan sebelum pandemi terjadi. Proses pembelajaran yang menekankan siswa untuk menghafal banyak informasi, siswa dipaksa untuk mengingat informasi tersebut tanpa memahaminya dan bagaimana mengaplikasikannya dalam kehidupan sehari-hari. Ini merupakan masalah di hampir seluruh mata pelajaran, tak terkecuali PAK </w:t>
      </w:r>
      <w:r w:rsidRPr="00FA30BB">
        <w:rPr>
          <w:rFonts w:ascii="Times New Roman" w:hAnsi="Times New Roman" w:cs="Times New Roman"/>
          <w:lang w:val="en-US"/>
        </w:rPr>
        <w:fldChar w:fldCharType="begin"/>
      </w:r>
      <w:r w:rsidR="007B2506">
        <w:rPr>
          <w:rFonts w:ascii="Times New Roman" w:hAnsi="Times New Roman" w:cs="Times New Roman"/>
          <w:lang w:val="en-US"/>
        </w:rPr>
        <w:instrText xml:space="preserve"> ADDIN ZOTERO_ITEM CSL_CITATION {"citationID":"aWcVUfMy","properties":{"formattedCitation":"(Hutapea, 2020b)","plainCitation":"(Hutapea, 2020b)","dontUpdate":true,"noteIndex":0},"citationItems":[{"id":311,"uris":["http://zotero.org/users/local/ZHUyU3Gj/items/8BSV6G22"],"itemData":{"id":311,"type":"article-journal","abstract":"This study aims to determine the concept of using a make a match type of cooperative learning model in learning Christian Religious Education. The method used in this research is descriptive qualitative method. The study results obtained illustrate that the use of a make a match type of cooperative learning models in classroom learning, can increase learning motivation and student learning outcomes. In dealing with the problem of low Christian Religious Education teachers and students’ learning motivation towards Christian Religious Education subjects, the use of a make a match type of cooperative learning model is an alternative choice in teaching. Using this learning model in overcoming these problems, Christian Religious Education teachers need some effort so that its implementation can be effective. These efforts are: first, a Christian Religious Education teacher needs to increase creativity. Second, Christian Religious Education teacher need to pay attention to their competence in teaching. Third, Christian Religious Education teacher have the principle of continuing to learn and develop themselves according to current needs.  \n\nAbstrak\nPenelitian ini bertujuan untuk mengetahui konsep penggunaan model pembelajaran kooperatif tipe make a match dalam pembelajaran Pendidikan Agama Kristen. Metode yang digunakan dalam penelitian ini adalah metode kualitatif deskriptif. Kajian hasil penelitian diperoleh gambaran bahwa penggunaan model pembelajaran kooperatif tipe make a match dalam pembelajaran di kelas, dapat meningkatkan motivasi belajar dan hasil belajar peserta didik. Guru PAK dalam menghadapi masalah rendahnya minat dan motivasi belajar peserta didik terhadap mata pelajaran PAK, penggunaan model pembelajaran kooperatif tipe make a match menjadi alternatif pilihan dalam mengajar. Penggunaan model pembelajaran ini dalam mengatasi persoalan tersebut, guru PAK memerlukan beberapa upaya agar pelaksanaannya menjadi efektif. Upaya tersebut adalah: pertama, seorang guru PAK perlu meningkatkan kreativitas. Kedua,  guru PAK perlu untuk memperhatikan kompetensi diri dalam mengajar. Ketiga, guru PAK memiliki prinsip untuk terus belajar dan mengembangkan diri sesuai kebutuhan pada masa kini.","container-title":"SOTIRIA (Jurnal Theologia dan Pendidikan Agama Kristen)","DOI":"10.47166/sot.v3i1.16","ISSN":"2685-3493","issue":"1","language":"en","note":"number: 1","page":"1-10","source":"sttpaulusmedan.ac.id","title":"Model Pembelajaran Kooperatif Tipe Make A Match dalam Pendidikan Agama Kristen","volume":"3","author":[{"family":"Hutapea","given":"Rinto Hasiholan"}],"issued":{"date-parts":[["2020",7,3]]}}}],"schema":"https://github.com/citation-style-language/schema/raw/master/csl-citation.json"} </w:instrText>
      </w:r>
      <w:r w:rsidRPr="00FA30BB">
        <w:rPr>
          <w:rFonts w:ascii="Times New Roman" w:hAnsi="Times New Roman" w:cs="Times New Roman"/>
          <w:lang w:val="en-US"/>
        </w:rPr>
        <w:fldChar w:fldCharType="separate"/>
      </w:r>
      <w:r>
        <w:rPr>
          <w:rFonts w:ascii="Times New Roman" w:hAnsi="Times New Roman" w:cs="Times New Roman"/>
          <w:noProof/>
          <w:lang w:val="en-US"/>
        </w:rPr>
        <w:t>(Hutapea, 2020)</w:t>
      </w:r>
      <w:r w:rsidRPr="00FA30BB">
        <w:rPr>
          <w:rFonts w:ascii="Times New Roman" w:hAnsi="Times New Roman" w:cs="Times New Roman"/>
          <w:lang w:val="en-US"/>
        </w:rPr>
        <w:fldChar w:fldCharType="end"/>
      </w:r>
      <w:r w:rsidRPr="00FA30BB">
        <w:rPr>
          <w:rFonts w:ascii="Times New Roman" w:hAnsi="Times New Roman" w:cs="Times New Roman"/>
          <w:lang w:val="en-US"/>
        </w:rPr>
        <w:t xml:space="preserve">. Akar masalah dari hal ini adalah pendekatan konvensional yang dilakukan dalam pembelajaran PAK </w:t>
      </w:r>
      <w:r w:rsidRPr="00FA30BB">
        <w:rPr>
          <w:rFonts w:ascii="Times New Roman" w:hAnsi="Times New Roman" w:cs="Times New Roman"/>
          <w:lang w:val="en-US"/>
        </w:rPr>
        <w:fldChar w:fldCharType="begin"/>
      </w:r>
      <w:r w:rsidRPr="00FA30BB">
        <w:rPr>
          <w:rFonts w:ascii="Times New Roman" w:hAnsi="Times New Roman" w:cs="Times New Roman"/>
          <w:lang w:val="en-US"/>
        </w:rPr>
        <w:instrText xml:space="preserve"> ADDIN ZOTERO_ITEM CSL_CITATION {"citationID":"Wc0aOHQA","properties":{"formattedCitation":"(Silalahi, 2017)","plainCitation":"(Silalahi, 2017)","noteIndex":0},"citationItems":[{"id":313,"uris":["http://zotero.org/users/local/ZHUyU3Gj/items/VDQ3V7X6"],"itemData":{"id":313,"type":"article-journal","abstract":"ABSTRACTThis aim of this research is to improve learning result on Christian Education through card sort method. This classroom action researchconducted by 2 cycles of the four phases: planning, implementation, observation, reflection. The subjects were students from class IV, SD Negeri163084 Tebing Tinggi which amounted to 12 students. This study used a qualitative descriptive analysis technique. The results showed that the use of the card sort method of  Christian Education  subjects can improve student learning result characterized by increased mastery learning students, namely the first cycle (75%) , cycle II (100 %) and complete learn the clasical equal to 100%.Keywords :Card Sort, Learning Result, Christian Education","container-title":"ELEMENTARY SCHOOL JOURNAL PGSD FIP UNIMED","DOI":"10.24114/esjpgsd.v7i1.6403","ISSN":"2355-1747","issue":"1","language":"In","note":"number: 1","page":"62-71","source":"jurnal.unimed.ac.id","title":"PENINGKATAN HASIL BELAJAR PENDIDIKAN AGAMA KRISTEN MELALUI METODE CARD SORT PADA SISWA KELAS IV SD NEGERI 163084 KOTA TEBING TINGGI","volume":"7","author":[{"family":"Silalahi","given":"Junaisih"}],"issued":{"date-parts":[["2017",6,16]]}}}],"schema":"https://github.com/citation-style-language/schema/raw/master/csl-citation.json"} </w:instrText>
      </w:r>
      <w:r w:rsidRPr="00FA30BB">
        <w:rPr>
          <w:rFonts w:ascii="Times New Roman" w:hAnsi="Times New Roman" w:cs="Times New Roman"/>
          <w:lang w:val="en-US"/>
        </w:rPr>
        <w:fldChar w:fldCharType="separate"/>
      </w:r>
      <w:r w:rsidRPr="00223DF0">
        <w:rPr>
          <w:rFonts w:ascii="Times New Roman" w:hAnsi="Times New Roman" w:cs="Times New Roman"/>
          <w:noProof/>
          <w:lang w:val="en-US"/>
        </w:rPr>
        <w:t>(Silalahi, 2017)</w:t>
      </w:r>
      <w:r w:rsidRPr="00FA30BB">
        <w:rPr>
          <w:rFonts w:ascii="Times New Roman" w:hAnsi="Times New Roman" w:cs="Times New Roman"/>
          <w:lang w:val="en-US"/>
        </w:rPr>
        <w:fldChar w:fldCharType="end"/>
      </w:r>
      <w:r w:rsidRPr="00FA30BB">
        <w:rPr>
          <w:rFonts w:ascii="Times New Roman" w:hAnsi="Times New Roman" w:cs="Times New Roman"/>
          <w:lang w:val="en-US"/>
        </w:rPr>
        <w:t xml:space="preserve">. Permasalahan yang terjadi sebelum adanya pandemi semakin menimbulkan masalah selama pembelajaran daring </w:t>
      </w:r>
      <w:r w:rsidRPr="00FA30BB">
        <w:rPr>
          <w:rFonts w:ascii="Times New Roman" w:hAnsi="Times New Roman" w:cs="Times New Roman"/>
          <w:lang w:val="en-US"/>
        </w:rPr>
        <w:fldChar w:fldCharType="begin"/>
      </w:r>
      <w:r w:rsidRPr="00FA30BB">
        <w:rPr>
          <w:rFonts w:ascii="Times New Roman" w:hAnsi="Times New Roman" w:cs="Times New Roman"/>
          <w:lang w:val="en-US"/>
        </w:rPr>
        <w:instrText xml:space="preserve"> ADDIN ZOTERO_ITEM CSL_CITATION {"citationID":"KE0kDnX2","properties":{"formattedCitation":"(B. Benyamin, 2021)","plainCitation":"(B. Benyamin, 2021)","noteIndex":0},"citationItems":[{"id":315,"uris":["http://zotero.org/users/local/ZHUyU3Gj/items/PMDFA5WR"],"itemData":{"id":315,"type":"article-journal","abstract":"Pembelajaran selama masa pandemi covid 19 mengalami perubahan dimensi yang sangat signifikan dan memiliki berbagai aspek kelemahan yang mengikutinya sehingga menimbulkan masalah baru dalam proses belajar-mengajar, hal ini merupakan sesuatu yang wajar, namun dalam penelitian yang diamati oleh penulis topik yang banyak diteliti adalah tentang kelemahan dari metode belajar daring tersebut, sehingga dari sejumlah penelitian yang ada masih sedikit pembahasan tentang bagaimana cara mensinergikan peran orang tua dan guru belum penulis temukan. Tujuan  penelitian ini berusaha untuk membuat sebuah penelitian yang menjelaskan salah satu cara untuk meminimalisir kelemahan yang timbul pada saat proses belajar daring berlangsung yaitu dengan cara membuat suatu kerjasama/sinergi antara guru dan orang tua untuk mengawasi keberlangsungan dan keberhasilan suatu pembelajaran. Metode penelitian yang digunakan adalah metode penelitian kualitatif atau kepustakaan. Dalam penelitian ini, pengumpulan data diperoleh dari buku dan artikel pada jurnal online. Peneliti melakukan penelusuran artikel dengan menggunakan kata kunci yaitu “Pembelajaran, Pendidikan Agama Kristen, Covid-19”. Hasil dari penelitian ini adalah tumbuhnya kesadaran bagi orang tua dan guru akan fungsi mereka yang sangat penting di dalam mendukung terciptanya kerjasama di dalam proses belajar-mengajar yang sarat dengan kelemahan-kelemahan yang ditimbulkan oleh pembelajaran jarak jauh saat ini.\n \nLearning during the COVID-19 pandemic experienced a very significant dimensional change and had various aspects of weakness that followed it, causing new problems in the teaching and learning process, this is something that is natural, but in the research observed by the author, the topic that was widely studied was about weaknesses. from the online learning method, so that from a number of existing studies there is still little discussion about how to synergize the roles of parents and teachers, the authors have not found. The purpose of this study is to make a study that explains one way to minimize weaknesses that arise during the online learning process, namely by creating a collaboration/synergy between teachers and parents to monitor the continuity and success of learning. The research method used is a qualitative research method or literature. In this study, data collection was obtained from books and articles in online journals. Researchers searched articles using keywords, namely \"Learning, Christian Religious Education, Covid-19\". The result of this research is the growing awareness for parents and teachers of their very important function in supporting the creation of cooperation in the teaching and learning process which is full of weaknesses caused by distance learning today.","container-title":"PROVIDENSI : Jurnal Pendidikan dan Teologi","DOI":"10.51902/providensi.v4i2.196","ISSN":"2621-6124","issue":"2","language":"en","note":"number: 2","page":"110-118","source":"journal.sttasm.ac.id","title":"SINERGI KRUSIAL DALAM PEMBELAJARAN PENDIDIKAN AGAMA KRISTEN PADA MASA PANDEMI COVID 19","volume":"4","author":[{"family":"Benyamin","given":"Benyamin"}],"issued":{"date-parts":[["2021",12,16]]}}}],"schema":"https://github.com/citation-style-language/schema/raw/master/csl-citation.json"} </w:instrText>
      </w:r>
      <w:r w:rsidRPr="00FA30BB">
        <w:rPr>
          <w:rFonts w:ascii="Times New Roman" w:hAnsi="Times New Roman" w:cs="Times New Roman"/>
          <w:lang w:val="en-US"/>
        </w:rPr>
        <w:fldChar w:fldCharType="separate"/>
      </w:r>
      <w:r w:rsidRPr="00FA30BB">
        <w:rPr>
          <w:rFonts w:ascii="Times New Roman" w:hAnsi="Times New Roman" w:cs="Times New Roman"/>
          <w:noProof/>
          <w:lang w:val="en-US"/>
        </w:rPr>
        <w:t>(B. Benyamin, 2021)</w:t>
      </w:r>
      <w:r w:rsidRPr="00FA30BB">
        <w:rPr>
          <w:rFonts w:ascii="Times New Roman" w:hAnsi="Times New Roman" w:cs="Times New Roman"/>
          <w:lang w:val="en-US"/>
        </w:rPr>
        <w:fldChar w:fldCharType="end"/>
      </w:r>
      <w:r w:rsidRPr="00FA30BB">
        <w:rPr>
          <w:rFonts w:ascii="Times New Roman" w:hAnsi="Times New Roman" w:cs="Times New Roman"/>
          <w:lang w:val="en-US"/>
        </w:rPr>
        <w:t xml:space="preserve"> yang menyebabkan pembelajaran PAK selama daring belum efektif </w:t>
      </w:r>
      <w:r w:rsidRPr="00FA30BB">
        <w:rPr>
          <w:rFonts w:ascii="Times New Roman" w:hAnsi="Times New Roman" w:cs="Times New Roman"/>
          <w:lang w:val="en-US"/>
        </w:rPr>
        <w:fldChar w:fldCharType="begin"/>
      </w:r>
      <w:r w:rsidRPr="00FA30BB">
        <w:rPr>
          <w:rFonts w:ascii="Times New Roman" w:hAnsi="Times New Roman" w:cs="Times New Roman"/>
          <w:lang w:val="en-US"/>
        </w:rPr>
        <w:instrText xml:space="preserve"> ADDIN ZOTERO_ITEM CSL_CITATION {"citationID":"uG9uxgPp","properties":{"formattedCitation":"(Samosir &amp; Boiliu, 2021)","plainCitation":"(Samosir &amp; Boiliu, 2021)","noteIndex":0},"citationItems":[{"id":317,"uris":["http://zotero.org/users/local/ZHUyU3Gj/items/MPFSD7E4"],"itemData":{"id":317,"type":"article-journal","abstract":"Penelitian ini bertujuan untuk mengetahui efektifitas pembelajaran Pendidikan Agama Kristen (PAK) berbasis daring di sekolah selama masa pandemi Covid 19. Penelitian ini menggunakan metode deskriptif kualitatif. Informan dalam penelitian ini berjumlah 6 (enam) orang yang terdiri dari guru-guru PAK yang mengajar Pendidikan Agama Kristen berbasis daring selama masa pandemi Covid 19 di sekolah negeri maupun swasta di Jakarta Pusat, Jakarta Timur, Jakarta Barat, dan Jakarta Selatan. Hasil penelitian menunjukkan bahwa pembelajaran PAK berbasis daring selama masa pandemi Covid 19 di sekolah belum efektif. Belum efektifnya pembelajaran PAK berbasis daring di masa pandemi Covid 19 disebabkan oleh beberapa hal yaitu: (a) alat komunikasi yang kurang memadai seperti smartphone, komputer dan paket internet (b) guru belum sepenuhnya menguasai IT dan guru terbatas dalam mengawasi siswa (c) siswa tidak konsentrasi penuh dalam belajar, (d) orang tua tidak mengontrol siswa dalam belajar dan kurangnya kerja sama guru dan orang tua","container-title":"Jurnal Basicedu","DOI":"10.31004/basicedu.v5i4.1257","ISSN":"2580-1147","issue":"4","language":"en","note":"number: 4","page":"2592-2600","source":"www.jbasic.org","title":"Pembelajaran Pendidikan Agama Kristen Berbasis Daring di Masa Pandemi Covid 19","volume":"5","author":[{"family":"Samosir","given":"Christina Metallica"},{"family":"Boiliu","given":"Fredik Melkias"}],"issued":{"date-parts":[["2021",8,9]]}}}],"schema":"https://github.com/citation-style-language/schema/raw/master/csl-citation.json"} </w:instrText>
      </w:r>
      <w:r w:rsidRPr="00FA30BB">
        <w:rPr>
          <w:rFonts w:ascii="Times New Roman" w:hAnsi="Times New Roman" w:cs="Times New Roman"/>
          <w:lang w:val="en-US"/>
        </w:rPr>
        <w:fldChar w:fldCharType="separate"/>
      </w:r>
      <w:r w:rsidRPr="00FA30BB">
        <w:rPr>
          <w:rFonts w:ascii="Times New Roman" w:hAnsi="Times New Roman" w:cs="Times New Roman"/>
          <w:noProof/>
          <w:lang w:val="en-US"/>
        </w:rPr>
        <w:t>(Samosir &amp; Boiliu, 2021)</w:t>
      </w:r>
      <w:r w:rsidRPr="00FA30BB">
        <w:rPr>
          <w:rFonts w:ascii="Times New Roman" w:hAnsi="Times New Roman" w:cs="Times New Roman"/>
          <w:lang w:val="en-US"/>
        </w:rPr>
        <w:fldChar w:fldCharType="end"/>
      </w:r>
      <w:r w:rsidR="004A29CA">
        <w:rPr>
          <w:rFonts w:ascii="Times New Roman" w:hAnsi="Times New Roman" w:cs="Times New Roman"/>
          <w:lang w:val="en-US"/>
        </w:rPr>
        <w:t xml:space="preserve"> dan motivasi belajar siswa yang rendah </w:t>
      </w:r>
      <w:r w:rsidR="004A29CA">
        <w:rPr>
          <w:rFonts w:ascii="Times New Roman" w:hAnsi="Times New Roman" w:cs="Times New Roman"/>
          <w:lang w:val="en-US"/>
        </w:rPr>
        <w:fldChar w:fldCharType="begin"/>
      </w:r>
      <w:r w:rsidR="004A29CA">
        <w:rPr>
          <w:rFonts w:ascii="Times New Roman" w:hAnsi="Times New Roman" w:cs="Times New Roman"/>
          <w:lang w:val="en-US"/>
        </w:rPr>
        <w:instrText xml:space="preserve"> ADDIN ZOTERO_ITEM CSL_CITATION {"citationID":"PP44Ouqn","properties":{"formattedCitation":"(Massang dkk., 2022)","plainCitation":"(Massang dkk., 2022)","noteIndex":0},"citationItems":[{"id":362,"uris":["http://zotero.org/users/local/ZHUyU3Gj/items/SIWWXIZI"],"itemData":{"id":362,"type":"article-journal","abstract":"This research was motivated by the low learning motivation of students in PAK learning during the pandemic. Efforts are being made to increase students' learning motivation by using audio-visual media in online learning. to assist educators in implementing PAK learning in schools during the Covid-19 pandemic or outbreak. This research is a comparative quantitative research with the method of pre-experiment one group pre-test-posttest. The number of samples used in this study were 52 students of class X SMA Negeri 4 Manado in the 2020/2021 Academic Year who were taken randomly. The data collection technique was using a pre-test and post-test questionnaire instrument via google form. The data analysis technique used One Sample Kolmogorov Smirnov for prerequisite testing and Paired t-test for hypothesis testing. The results showed that the post-test results were higher than the pre-test results. Based on the influence of the use of audio-visual learning media on students' learning motivation in online PAK learning in class X SMA Negeri 4 Manado.","container-title":"Jurnal Educatio FKIP UNMA","DOI":"10.31949/educatio.v8i1.2050","ISSN":"2548-6756, 2459-9522","issue":"1","journalAbbreviation":"educatio","language":"id","page":"337-343","source":"DOI.org (Crossref)","title":"Media Audio Visual dalam Pembelajaran Pendidikan Agama Kristen: Studi Tentang Motivasi Belajar Siswa di Masa Pandemi","title-short":"Media Audio Visual dalam Pembelajaran Pendidikan Agama Kristen","volume":"8","author":[{"family":"Massang","given":"Berdinata"},{"family":"Kindangen","given":"Meifa"},{"family":"Tulung","given":"Jeane Marie"}],"issued":{"date-parts":[["2022",3,27]]}}}],"schema":"https://github.com/citation-style-language/schema/raw/master/csl-citation.json"} </w:instrText>
      </w:r>
      <w:r w:rsidR="004A29CA">
        <w:rPr>
          <w:rFonts w:ascii="Times New Roman" w:hAnsi="Times New Roman" w:cs="Times New Roman"/>
          <w:lang w:val="en-US"/>
        </w:rPr>
        <w:fldChar w:fldCharType="separate"/>
      </w:r>
      <w:r w:rsidR="004A29CA">
        <w:rPr>
          <w:rFonts w:ascii="Times New Roman" w:hAnsi="Times New Roman" w:cs="Times New Roman"/>
          <w:noProof/>
          <w:lang w:val="en-US"/>
        </w:rPr>
        <w:t>(Massang dkk., 2022)</w:t>
      </w:r>
      <w:r w:rsidR="004A29CA">
        <w:rPr>
          <w:rFonts w:ascii="Times New Roman" w:hAnsi="Times New Roman" w:cs="Times New Roman"/>
          <w:lang w:val="en-US"/>
        </w:rPr>
        <w:fldChar w:fldCharType="end"/>
      </w:r>
      <w:r w:rsidRPr="00FA30BB">
        <w:rPr>
          <w:rFonts w:ascii="Times New Roman" w:hAnsi="Times New Roman" w:cs="Times New Roman"/>
          <w:lang w:val="en-US"/>
        </w:rPr>
        <w:t xml:space="preserve">. </w:t>
      </w:r>
    </w:p>
    <w:p w14:paraId="3E0AE100" w14:textId="723D243A" w:rsidR="00B42D18" w:rsidRDefault="00B42D18" w:rsidP="00B42D18">
      <w:pPr>
        <w:spacing w:after="0" w:line="240" w:lineRule="auto"/>
        <w:ind w:firstLine="720"/>
        <w:jc w:val="both"/>
        <w:rPr>
          <w:rFonts w:ascii="Times New Roman" w:hAnsi="Times New Roman" w:cs="Times New Roman"/>
          <w:lang w:val="en-US"/>
        </w:rPr>
      </w:pPr>
      <w:r w:rsidRPr="00FA30BB">
        <w:rPr>
          <w:rFonts w:ascii="Times New Roman" w:hAnsi="Times New Roman" w:cs="Times New Roman"/>
          <w:lang w:val="en-US"/>
        </w:rPr>
        <w:t xml:space="preserve">Berdasarkan masalah di atas, maka diperlukan pembaruan atau terobosan dalam mengatasi masalah dalam proses pembelajaran PAK di masa pandemi yang diharapkan dapat menjadi katalis dalam mengatasi masalah klasik pada proses belajar mengajar. Melalui pembaruan ini dapat membentuk peserta didik yang memiliki kompetensi dan keterampilan dalam berpikir tingkat tinggi, komunikatif, kolaboratif, dan kreatif untuk mempersiapkan siswa menghadapi persaingan di abad 21 </w:t>
      </w:r>
      <w:r w:rsidRPr="00FA30BB">
        <w:rPr>
          <w:rFonts w:ascii="Times New Roman" w:hAnsi="Times New Roman" w:cs="Times New Roman"/>
          <w:lang w:val="en-US"/>
        </w:rPr>
        <w:fldChar w:fldCharType="begin"/>
      </w:r>
      <w:r w:rsidRPr="00FA30BB">
        <w:rPr>
          <w:rFonts w:ascii="Times New Roman" w:hAnsi="Times New Roman" w:cs="Times New Roman"/>
          <w:lang w:val="en-US"/>
        </w:rPr>
        <w:instrText xml:space="preserve"> ADDIN ZOTERO_ITEM CSL_CITATION {"citationID":"uWrwDyTs","properties":{"formattedCitation":"(Tjandra, 2020)","plainCitation":"(Tjandra, 2020)","noteIndex":0},"citationItems":[{"id":319,"uris":["http://zotero.org/users/local/ZHUyU3Gj/items/QFSXSZIA"],"itemData":{"id":319,"type":"article-journal","abstract":"The era of globalization is inevitable, willing or unwilling to be ready or not ready for everyone to face globalization. The era of globalization can be said as an era of openness, an era of technology that is close to people's lives and even inherent in everyday life. Globalization colors and influences all aspects of life without exception the realm of education experiences or is affected by the effects of the times, globalization and technological sophistication. Education makes it possible to use all the advances of the times to produce an educational goal that shapes the complete human to face his day. 21st century learning provides a prominent change in the world of education, where learning is no longer focused on the results achieved, but on the learning process itself. Forming the competencies of students who have high-level thinking skills, are creative, communicative, and collaborative. This discussion will provide an understanding of 21st century learning implemented in Christian Religious Education subjects. Christian religious learning is expected to follow the development of 21st century learning so that in conveying learning content can prepare students to welcome the 21st century. Thus the curriculum in Indonesia is developed, and the 2013 curriculum is used now as part of responding to the challenges of the 21st century.\n\n\nAbstrak\nEra globalisasi tidak dapat dihindari, mau atau tidak mau siap atau tidak siap setiap orang menghadapi globalisasi. Era globalisasi dapat dikatakan sebagai era keterbukaan, era teknologi yang dekat dengan kehidupan masyarakat bahkan melekat dalam kehidupan sehari-hari. Globalisasi mewarnai dan mempengaruhi segala aspek kehidupan tanpa terkecuali ranah pendidikan mengalami atau tekena efek dari kemajuan zaman, globalisasi dan kecanggihan teknologi. Pendidikan memungkinkan meng-gunakan segala kemajuan zaman untuk menghasilkan sebuah tujuan pendidikan yang membentuk manusia secara lengkap untuk menghadapi zamannya. Pembelajaran abad 21 memberikan sebuah perubahan yang menonjol dalam dunia pendidikan, dimana pembelajaran bukan lagi dipusatkan kepada hasil yang dicapai, namun kepada proses pembelajaran itu sendiri. Membentuk kompetensi peserta didik yang memiliki keterampilan berpikir tingkat tinggi, kreatif, komunikatif, dan kolaborasi. Pada pembahasan kali ini akan memberikan pemahaman tentang pembelajaran abad 21 yang diimplementasikan dalam mata pelajaran Pendidikan Agama Kristen. Pembelajaran Agama Kristen diharapkan mengikuti perkembangan pembelajaran abad 21 sehingga dalam menyampaikan konten pembelajaran dapat mempersiapkan peserta didik menyongsong abad 21. Dengan demikian Kurikulum di Indonesia dikembangkan, dan Kurikulum 2013 yang digunakan sekarang sebagai bagian dalam menjawab tantangan zaman abad 21.","container-title":"SIKIP: Jurnal Pendidikan Agama Kristen","DOI":"10.52220/sikip.v1i1.33","ISSN":"2721-1622","issue":"1","language":"en; id","note":"number: 1","page":"1-10","source":"e-journal.sttikat.ac.id","title":"Impelementasi Pembelajaran Pendidikan Agama Kristen di Abad 21","volume":"1","author":[{"family":"Tjandra","given":"Daniel S."}],"issued":{"date-parts":[["2020",2,17]]}}}],"schema":"https://github.com/citation-style-language/schema/raw/master/csl-citation.json"} </w:instrText>
      </w:r>
      <w:r w:rsidRPr="00FA30BB">
        <w:rPr>
          <w:rFonts w:ascii="Times New Roman" w:hAnsi="Times New Roman" w:cs="Times New Roman"/>
          <w:lang w:val="en-US"/>
        </w:rPr>
        <w:fldChar w:fldCharType="separate"/>
      </w:r>
      <w:r w:rsidRPr="00FA30BB">
        <w:rPr>
          <w:rFonts w:ascii="Times New Roman" w:hAnsi="Times New Roman" w:cs="Times New Roman"/>
          <w:noProof/>
          <w:lang w:val="en-US"/>
        </w:rPr>
        <w:t>(Tjandra, 2020)</w:t>
      </w:r>
      <w:r w:rsidRPr="00FA30BB">
        <w:rPr>
          <w:rFonts w:ascii="Times New Roman" w:hAnsi="Times New Roman" w:cs="Times New Roman"/>
          <w:lang w:val="en-US"/>
        </w:rPr>
        <w:fldChar w:fldCharType="end"/>
      </w:r>
      <w:r w:rsidRPr="00FA30BB">
        <w:rPr>
          <w:rFonts w:ascii="Times New Roman" w:hAnsi="Times New Roman" w:cs="Times New Roman"/>
          <w:lang w:val="en-US"/>
        </w:rPr>
        <w:t xml:space="preserve">. </w:t>
      </w:r>
    </w:p>
    <w:p w14:paraId="73A6E06C" w14:textId="7CFAD6AF" w:rsidR="00ED04CF" w:rsidRPr="00B42D18" w:rsidRDefault="00B42D18" w:rsidP="00B42D18">
      <w:pPr>
        <w:spacing w:line="240" w:lineRule="auto"/>
        <w:ind w:firstLine="720"/>
        <w:jc w:val="both"/>
        <w:rPr>
          <w:rFonts w:ascii="Times New Roman" w:hAnsi="Times New Roman" w:cs="Times New Roman"/>
          <w:lang w:val="en-US"/>
        </w:rPr>
      </w:pPr>
      <w:r w:rsidRPr="00FA30BB">
        <w:rPr>
          <w:rFonts w:ascii="Times New Roman" w:hAnsi="Times New Roman" w:cs="Times New Roman"/>
          <w:lang w:val="en-US"/>
        </w:rPr>
        <w:t xml:space="preserve">Terdapat penelitian sebelumnya yang menunjukkan harapan pembelajaran PAK setelah masa pandemi </w:t>
      </w:r>
      <w:r w:rsidRPr="00FA30BB">
        <w:rPr>
          <w:rFonts w:ascii="Times New Roman" w:hAnsi="Times New Roman" w:cs="Times New Roman"/>
          <w:lang w:val="en-US"/>
        </w:rPr>
        <w:fldChar w:fldCharType="begin"/>
      </w:r>
      <w:r w:rsidRPr="00FA30BB">
        <w:rPr>
          <w:rFonts w:ascii="Times New Roman" w:hAnsi="Times New Roman" w:cs="Times New Roman"/>
          <w:lang w:val="en-US"/>
        </w:rPr>
        <w:instrText xml:space="preserve"> ADDIN ZOTERO_ITEM CSL_CITATION {"citationID":"efFC88sx","properties":{"formattedCitation":"(Anugrahana, 2020)","plainCitation":"(Anugrahana, 2020)","noteIndex":0},"citationItems":[{"id":322,"uris":["http://zotero.org/users/local/ZHUyU3Gj/items/ERFLW4V5"],"itemData":{"id":322,"type":"article-journal","abstract":"This study aims to determine the problems experienced by teachers during Covid-19 pandemic in which teachers must conduct online learning. This research is a descriptive study using online survey method. The data was collected using online questionnaires to 64 respondents of elementary school teachers. It was found that 98% of the primary school teachers respondents has conducted online learning during Covid-19 pandemic, and 1 teacher did not use online model. The information obtained is that 100% of the teacher is doing online model (in the network) learning. More than 9 medias used by elementary school teachers in Bantul district during the pandemic were offered namely WhatsApps, WhatsApp Web, Google Classroom, Google Group, TeamLink, Microsoft Teams, Kaizala Microsoft, Zoom Meeting &amp; Webinar, Youtube, Google Hangouts, and others. 100% of teachers or as many as 64 teachers are learning with WhatsApps application as the first choice. Furthermore, 15% of teachers use some application supporters of WhatsApp. Google Class is the second option. The third option is Google form as much as 12% or 8 teachers. The use of Google Form is for students’ worksheets. The fourth choice is YouTube with as many as 7% or 5 teachers. Short videos related to the material being taught in 10-20 minutes. The fifth application is the Zoom Cloud Meeting for only 3% or 2 teachers who chose this platform.","container-title":"Scholaria: Jurnal Pendidikan dan Kebudayaan","DOI":"10.24246/j.js.2020.v10.i3.p282-289","ISSN":"2549-9653, 2088-3439","issue":"3","journalAbbreviation":"Scholaria","language":"id","page":"282-289","source":"DOI.org (Crossref)","title":"Hambatan, Solusi dan Harapan: Pembelajaran Daring Selama Masa Pandemi Covid-19 Oleh Guru Sekolah Dasar","title-short":"Hambatan, Solusi dan Harapan","volume":"10","author":[{"family":"Anugrahana","given":"Andri"}],"issued":{"date-parts":[["2020",9,28]]}}}],"schema":"https://github.com/citation-style-language/schema/raw/master/csl-citation.json"} </w:instrText>
      </w:r>
      <w:r w:rsidRPr="00FA30BB">
        <w:rPr>
          <w:rFonts w:ascii="Times New Roman" w:hAnsi="Times New Roman" w:cs="Times New Roman"/>
          <w:lang w:val="en-US"/>
        </w:rPr>
        <w:fldChar w:fldCharType="separate"/>
      </w:r>
      <w:r w:rsidRPr="00FA30BB">
        <w:rPr>
          <w:rFonts w:ascii="Times New Roman" w:hAnsi="Times New Roman" w:cs="Times New Roman"/>
          <w:noProof/>
          <w:lang w:val="en-US"/>
        </w:rPr>
        <w:t>(Anugrahana, 2020)</w:t>
      </w:r>
      <w:r w:rsidRPr="00FA30BB">
        <w:rPr>
          <w:rFonts w:ascii="Times New Roman" w:hAnsi="Times New Roman" w:cs="Times New Roman"/>
          <w:lang w:val="en-US"/>
        </w:rPr>
        <w:fldChar w:fldCharType="end"/>
      </w:r>
      <w:r w:rsidRPr="00FA30BB">
        <w:rPr>
          <w:rFonts w:ascii="Times New Roman" w:hAnsi="Times New Roman" w:cs="Times New Roman"/>
          <w:lang w:val="en-US"/>
        </w:rPr>
        <w:t xml:space="preserve">. Namun pada penelitian ini tidak bermaksud untuk mencari kekurangan pada penelitian namun untuk melengkapinya. Penelitian ini bertujuan untuk mendiskripsikan model desain pembelajaran yang difokuskan pada model pembelajaran </w:t>
      </w:r>
      <w:r>
        <w:rPr>
          <w:rFonts w:ascii="Times New Roman" w:hAnsi="Times New Roman" w:cs="Times New Roman"/>
          <w:lang w:val="en-US"/>
        </w:rPr>
        <w:t>PAK yang dapat digunakan setelah masa pandemi, yang telah teruji efektif digunakan ada masa pra dan selama pandemi untuk mengatasi masalah dalam proses pembelajaran</w:t>
      </w:r>
      <w:r w:rsidRPr="00FA30BB">
        <w:rPr>
          <w:rFonts w:ascii="Times New Roman" w:hAnsi="Times New Roman" w:cs="Times New Roman"/>
          <w:lang w:val="en-US"/>
        </w:rPr>
        <w:t xml:space="preserve">. Melalui penelitian ini diharapkan dapat memberi sumbangan teoritis bagi guru dalam melaksanakan pembelajaran PAK yang efektif dan dapat mencapai tujuan pembelajaran </w:t>
      </w:r>
      <w:r>
        <w:rPr>
          <w:rFonts w:ascii="Times New Roman" w:hAnsi="Times New Roman" w:cs="Times New Roman"/>
          <w:lang w:val="en-US"/>
        </w:rPr>
        <w:t>pada</w:t>
      </w:r>
      <w:r w:rsidRPr="00FA30BB">
        <w:rPr>
          <w:rFonts w:ascii="Times New Roman" w:hAnsi="Times New Roman" w:cs="Times New Roman"/>
          <w:lang w:val="en-US"/>
        </w:rPr>
        <w:t xml:space="preserve"> masa pandemi dan paska pandemi untuk mengatasi permasalahan dalam pembelajaran PAK.</w:t>
      </w:r>
    </w:p>
    <w:p w14:paraId="7190A176" w14:textId="77777777" w:rsidR="00B42D18" w:rsidRDefault="00B42D18">
      <w:pPr>
        <w:pBdr>
          <w:top w:val="nil"/>
          <w:left w:val="nil"/>
          <w:bottom w:val="nil"/>
          <w:right w:val="nil"/>
          <w:between w:val="nil"/>
        </w:pBdr>
        <w:tabs>
          <w:tab w:val="left" w:pos="426"/>
          <w:tab w:val="left" w:pos="851"/>
          <w:tab w:val="left" w:pos="1418"/>
          <w:tab w:val="left" w:pos="4253"/>
        </w:tabs>
        <w:spacing w:after="0"/>
        <w:ind w:right="87"/>
        <w:rPr>
          <w:rFonts w:ascii="Times New Roman" w:eastAsia="Times New Roman" w:hAnsi="Times New Roman" w:cs="Times New Roman"/>
          <w:b/>
        </w:rPr>
      </w:pPr>
    </w:p>
    <w:p w14:paraId="63FC90C9" w14:textId="00A26887" w:rsidR="00ED04CF" w:rsidRDefault="00E25A18">
      <w:pPr>
        <w:pBdr>
          <w:top w:val="nil"/>
          <w:left w:val="nil"/>
          <w:bottom w:val="nil"/>
          <w:right w:val="nil"/>
          <w:between w:val="nil"/>
        </w:pBdr>
        <w:tabs>
          <w:tab w:val="left" w:pos="426"/>
          <w:tab w:val="left" w:pos="851"/>
          <w:tab w:val="left" w:pos="1418"/>
          <w:tab w:val="left" w:pos="4253"/>
        </w:tabs>
        <w:spacing w:after="0"/>
        <w:ind w:right="87"/>
        <w:rPr>
          <w:rFonts w:ascii="Times New Roman" w:eastAsia="Times New Roman" w:hAnsi="Times New Roman" w:cs="Times New Roman"/>
          <w:b/>
        </w:rPr>
      </w:pPr>
      <w:r>
        <w:rPr>
          <w:rFonts w:ascii="Times New Roman" w:eastAsia="Times New Roman" w:hAnsi="Times New Roman" w:cs="Times New Roman"/>
          <w:b/>
        </w:rPr>
        <w:lastRenderedPageBreak/>
        <w:t>METODE PENELITIAN</w:t>
      </w:r>
    </w:p>
    <w:p w14:paraId="2B31372D" w14:textId="798620DE" w:rsidR="00B42D18" w:rsidRPr="00667999" w:rsidRDefault="00B42D18" w:rsidP="00B42D18">
      <w:pPr>
        <w:spacing w:before="240" w:after="120" w:line="240" w:lineRule="auto"/>
        <w:ind w:firstLine="720"/>
        <w:jc w:val="both"/>
        <w:rPr>
          <w:rFonts w:ascii="Times New Roman" w:hAnsi="Times New Roman" w:cs="Times New Roman"/>
          <w:bCs/>
          <w:lang w:val="en-US"/>
        </w:rPr>
      </w:pPr>
      <w:r w:rsidRPr="00FA30BB">
        <w:rPr>
          <w:rFonts w:ascii="Times New Roman" w:hAnsi="Times New Roman" w:cs="Times New Roman"/>
          <w:bCs/>
          <w:lang w:val="en-US"/>
        </w:rPr>
        <w:t>Metode penelitian dalam penelitian ini menggunakan metode studi kepustakaan (</w:t>
      </w:r>
      <w:r w:rsidRPr="00FA30BB">
        <w:rPr>
          <w:rFonts w:ascii="Times New Roman" w:hAnsi="Times New Roman" w:cs="Times New Roman"/>
          <w:bCs/>
          <w:i/>
          <w:iCs/>
          <w:lang w:val="en-US"/>
        </w:rPr>
        <w:t>library research</w:t>
      </w:r>
      <w:r w:rsidRPr="00FA30BB">
        <w:rPr>
          <w:rFonts w:ascii="Times New Roman" w:hAnsi="Times New Roman" w:cs="Times New Roman"/>
          <w:bCs/>
          <w:lang w:val="en-US"/>
        </w:rPr>
        <w:t xml:space="preserve">). Melalui studi kepustakaan peneliti dapat memulai ulasan dan analisis dari berbagai literatur dalam hal ini jurnal ilmiah yang telah diterbitkan sebelumnya yang berhubungan dengan pembelajaran PAK di masa pandemi. Seperti penelitian yang menguraikan tentang </w:t>
      </w:r>
      <w:r>
        <w:rPr>
          <w:rFonts w:ascii="Times New Roman" w:hAnsi="Times New Roman" w:cs="Times New Roman"/>
          <w:bCs/>
          <w:lang w:val="en-US"/>
        </w:rPr>
        <w:t xml:space="preserve">strategi, meodel, maupun metode </w:t>
      </w:r>
      <w:r w:rsidRPr="00FA30BB">
        <w:rPr>
          <w:rFonts w:ascii="Times New Roman" w:hAnsi="Times New Roman" w:cs="Times New Roman"/>
          <w:bCs/>
          <w:lang w:val="en-US"/>
        </w:rPr>
        <w:t xml:space="preserve">pembelajaran PAK yang efektif. Data yang diperoleh dari jurnal ilmiah dianalisis dengan membandingkan dengan antara penelitian satu dengan lainnya dan diinterpretasikan untuk memperoleh kesimpulan. </w:t>
      </w:r>
      <w:r>
        <w:rPr>
          <w:rFonts w:ascii="Times New Roman" w:hAnsi="Times New Roman" w:cs="Times New Roman"/>
          <w:bCs/>
          <w:lang w:val="en-US"/>
        </w:rPr>
        <w:t xml:space="preserve">Dalam meningkatkan kredibilitas artikel yang dijadukan sebagai rujukan atau sumber data, artikel merupakan hasil penelitian yang diterbikan pada jurnal nasional terkareditasi dan teindeks Garuda. </w:t>
      </w:r>
      <w:r w:rsidR="00667999">
        <w:rPr>
          <w:rFonts w:ascii="Times New Roman" w:hAnsi="Times New Roman" w:cs="Times New Roman"/>
          <w:bCs/>
          <w:lang w:val="en-US"/>
        </w:rPr>
        <w:t xml:space="preserve">Artikel yang dijadikan sebagai data data penelitian adalah artikel yang terbit pada masa pendemi, dilakukan pencarian pada </w:t>
      </w:r>
      <w:r w:rsidR="00667999">
        <w:rPr>
          <w:rFonts w:ascii="Times New Roman" w:hAnsi="Times New Roman" w:cs="Times New Roman"/>
          <w:bCs/>
          <w:i/>
          <w:iCs/>
          <w:lang w:val="en-US"/>
        </w:rPr>
        <w:t>Google Scholar</w:t>
      </w:r>
      <w:r w:rsidR="00667999">
        <w:rPr>
          <w:rFonts w:ascii="Times New Roman" w:hAnsi="Times New Roman" w:cs="Times New Roman"/>
          <w:bCs/>
          <w:lang w:val="en-US"/>
        </w:rPr>
        <w:t xml:space="preserve">. </w:t>
      </w:r>
    </w:p>
    <w:p w14:paraId="7FD6EDFA" w14:textId="77777777" w:rsidR="00ED04CF" w:rsidRDefault="00ED04CF">
      <w:pPr>
        <w:pBdr>
          <w:top w:val="nil"/>
          <w:left w:val="nil"/>
          <w:bottom w:val="nil"/>
          <w:right w:val="nil"/>
          <w:between w:val="nil"/>
        </w:pBdr>
        <w:spacing w:after="0"/>
        <w:jc w:val="both"/>
        <w:rPr>
          <w:rFonts w:ascii="Times New Roman" w:eastAsia="Times New Roman" w:hAnsi="Times New Roman" w:cs="Times New Roman"/>
          <w:color w:val="000000"/>
        </w:rPr>
      </w:pPr>
    </w:p>
    <w:p w14:paraId="73748B60" w14:textId="77777777" w:rsidR="00ED04CF" w:rsidRDefault="00E25A18">
      <w:pPr>
        <w:pBdr>
          <w:top w:val="nil"/>
          <w:left w:val="nil"/>
          <w:bottom w:val="nil"/>
          <w:right w:val="nil"/>
          <w:between w:val="nil"/>
        </w:pBdr>
        <w:spacing w:after="0"/>
        <w:jc w:val="both"/>
        <w:rPr>
          <w:rFonts w:ascii="Times New Roman" w:eastAsia="Times New Roman" w:hAnsi="Times New Roman" w:cs="Times New Roman"/>
          <w:b/>
        </w:rPr>
      </w:pPr>
      <w:r>
        <w:rPr>
          <w:rFonts w:ascii="Times New Roman" w:eastAsia="Times New Roman" w:hAnsi="Times New Roman" w:cs="Times New Roman"/>
          <w:b/>
        </w:rPr>
        <w:t>HASIL DAN PEMBAHASAN PENELITIAN</w:t>
      </w:r>
    </w:p>
    <w:p w14:paraId="4EF70E33" w14:textId="77777777" w:rsidR="00B42D18" w:rsidRDefault="00B42D18" w:rsidP="00B42D18">
      <w:pPr>
        <w:spacing w:after="0"/>
        <w:ind w:firstLine="720"/>
        <w:jc w:val="both"/>
        <w:rPr>
          <w:rFonts w:ascii="Times New Roman" w:eastAsia="Times New Roman" w:hAnsi="Times New Roman" w:cs="Times New Roman"/>
          <w:lang w:val="en-US"/>
        </w:rPr>
      </w:pPr>
      <w:r>
        <w:rPr>
          <w:rFonts w:ascii="Times New Roman" w:eastAsia="Times New Roman" w:hAnsi="Times New Roman" w:cs="Times New Roman"/>
          <w:lang w:val="en-US"/>
        </w:rPr>
        <w:t>Pada bagian ini, akan dianalisis model desain pembelajaran PAK berdasarkan komponen strategi pembelajaran dan media dalam menyampaikan materi pelajaran yang digunakan selama masa pandemi, namun diharapkan efektivitasnya dapat digunakan paska pandemi.</w:t>
      </w:r>
    </w:p>
    <w:p w14:paraId="7389C8E3" w14:textId="77777777" w:rsidR="00B42D18" w:rsidRDefault="00B42D18" w:rsidP="00B42D18">
      <w:pPr>
        <w:spacing w:after="0"/>
        <w:ind w:firstLine="720"/>
        <w:jc w:val="both"/>
        <w:rPr>
          <w:rFonts w:ascii="Times New Roman" w:eastAsia="Times New Roman" w:hAnsi="Times New Roman" w:cs="Times New Roman"/>
          <w:lang w:val="en-US"/>
        </w:rPr>
      </w:pPr>
      <w:r>
        <w:rPr>
          <w:rFonts w:ascii="Times New Roman" w:hAnsi="Times New Roman" w:cs="Times New Roman"/>
          <w:lang w:val="en-US"/>
        </w:rPr>
        <w:t xml:space="preserve">Pertama, penelitian yang dilakukan oleh Benyamin dan Gracia (2022), yang menerapkan model Pembelajaran Aktif, Inovatif, Kreatif, Efektif dan Menyenangkan (PAIKEM) berbasis Cara Belajar Siswa Aktif (CBSA). Melalui pembelajaran ini siswa dapat berdiskusi, memecahkan masalah, menemukan ide, Menyusun rencana, serta membuat laporan dari proses belajar mengajar di kelas untuk meningkatkan prestasi belajar. Dari hasil penelitian yang diperoleh, nilai rata-rata keadaan awal siswa pada siklus I yakni 72,5 dan setelah menggunakan model PAIKEM berbasis CBSA nilai rata-rat hasil belajar siswa adalah 75.5. Berdasakan hasil ini diketahui bahwa model pembelajaran ini dapat meningkatkan hasil belajar PAK pasca pandem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0z6YHXNf","properties":{"formattedCitation":"(P. I. Benyamin &amp; Gracia, 2022)","plainCitation":"(P. I. Benyamin &amp; Gracia, 2022)","noteIndex":0},"citationItems":[{"id":327,"uris":["http://zotero.org/users/local/ZHUyU3Gj/items/5DI3PYFM"],"itemData":{"id":327,"type":"article-journal","abstract":"Christian religious education learning during the pandemic needs to find an active, innovative, creative, effective, and fun learning model. Students experience boredom with the monotonous online learning system and seem less interactive, so it becomes a challenge when Face-to-face Learning (PTM) is implemented during the pandemic. It impacts student learning outcomes in the classroom, which has decreased. This research aims to increase the activeness and learning outcomes of students in online learning and PTM. The research method used is classroom action research by applying several stages: planning, implementation, observation, and reflection in each cycle. The researcher applies the CBSA-based PAIKEM model on Christian Religious Education subjects. Learning CBSA-based PAIKEM makes students active by carrying out various activities such as discussing, solving problems, forming ideas, compiling plans, and reports in-class learning. After two cycles, the study results showed a significant increase from the initial conditions, and student learning outcomes met the KKM for Christian Religious Education subjects.","container-title":"JURNAL TEOLOGI GRACIA DEO","DOI":"10.46929/graciadeo.v4i1.115","ISSN":"2655-6863, 2655-6871","issue":"1","journalAbbreviation":"JTGD","language":"id","source":"DOI.org (Crossref)","title":"Penerapan Model PAIKEM Pada Pendidikan Agama Kristen Berbasis CBSA Di Era Pandemi Covid-19","URL":"http://e-journal.sttbaptisjkt.ac.id/index.php/graciadeo/article/view/115","volume":"4","author":[{"family":"Benyamin","given":"Priskila Issak"},{"family":"Gracia","given":"Febie Yolla"}],"accessed":{"date-parts":[["2022",5,10]]},"issued":{"date-parts":[["2022",1,3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P. I. Benyamin &amp; Gracia, 2022)</w:t>
      </w:r>
      <w:r>
        <w:rPr>
          <w:rFonts w:ascii="Times New Roman" w:hAnsi="Times New Roman" w:cs="Times New Roman"/>
          <w:lang w:val="en-US"/>
        </w:rPr>
        <w:fldChar w:fldCharType="end"/>
      </w:r>
      <w:r>
        <w:rPr>
          <w:rFonts w:ascii="Times New Roman" w:hAnsi="Times New Roman" w:cs="Times New Roman"/>
          <w:lang w:val="en-US"/>
        </w:rPr>
        <w:t>.</w:t>
      </w:r>
    </w:p>
    <w:p w14:paraId="7C77CB3C" w14:textId="77777777" w:rsidR="00B42D18" w:rsidRDefault="00B42D18" w:rsidP="00B42D18">
      <w:pPr>
        <w:spacing w:after="0"/>
        <w:ind w:firstLine="720"/>
        <w:jc w:val="both"/>
        <w:rPr>
          <w:rFonts w:ascii="Times New Roman" w:eastAsia="Times New Roman" w:hAnsi="Times New Roman" w:cs="Times New Roman"/>
          <w:lang w:val="en-US"/>
        </w:rPr>
      </w:pPr>
      <w:r>
        <w:rPr>
          <w:rFonts w:ascii="Times New Roman" w:hAnsi="Times New Roman" w:cs="Times New Roman"/>
          <w:lang w:val="en-US"/>
        </w:rPr>
        <w:t>Kedua, penelitian yang dilakukan oleh Prajnamitra dan Uriptiningsih (2021) yang menerapkan model pembelajaran Pembelajaran Aktif, Inovatif, Kreatif, Efektif, Menyenangkan, Gembira dan Berbobot Berbasis Daring dan Kolaborasi (PAIKEM GEMBROT BERDASI). Melalui model ini pembelajaran PAK dapat terekplorasi meski pembelajaran dilaksanakan di rumah. Hal ini dikarenakan guru dapat memaksimalkan peran orang tua dengan berinteraksi bersama dengan guru dalam memlaksanakan pembelajran yang holisti. Di mana guru megasosiasikan dan mengintegrasikan materi yang diajarkan kepada siswa dengan pengalaman siswa secara langsung yang dapat terekam pada kogninit siswa dan melatih psikomotorik siswa. Meotode yang digunakan untuk mendukung model ini adalah tanya jawab (kuis), pengalaman penting (</w:t>
      </w:r>
      <w:r>
        <w:rPr>
          <w:rFonts w:ascii="Times New Roman" w:hAnsi="Times New Roman" w:cs="Times New Roman"/>
          <w:i/>
          <w:iCs/>
          <w:lang w:val="en-US"/>
        </w:rPr>
        <w:t>critical incident</w:t>
      </w:r>
      <w:r>
        <w:rPr>
          <w:rFonts w:ascii="Times New Roman" w:hAnsi="Times New Roman" w:cs="Times New Roman"/>
          <w:lang w:val="en-US"/>
        </w:rPr>
        <w:t>), (</w:t>
      </w:r>
      <w:r>
        <w:rPr>
          <w:rFonts w:ascii="Times New Roman" w:hAnsi="Times New Roman" w:cs="Times New Roman"/>
          <w:i/>
          <w:iCs/>
          <w:lang w:val="en-US"/>
        </w:rPr>
        <w:t>modelling</w:t>
      </w:r>
      <w:r>
        <w:rPr>
          <w:rFonts w:ascii="Times New Roman" w:hAnsi="Times New Roman" w:cs="Times New Roman"/>
          <w:lang w:val="en-US"/>
        </w:rPr>
        <w:t xml:space="preserve">) mengobservasi atau mengamati perilaku seseorang dalam hal ini tokoh dalam Alkitab maupun cerita, </w:t>
      </w:r>
      <w:r>
        <w:rPr>
          <w:rFonts w:ascii="Times New Roman" w:hAnsi="Times New Roman" w:cs="Times New Roman"/>
          <w:i/>
          <w:iCs/>
          <w:lang w:val="en-US"/>
        </w:rPr>
        <w:t>games,</w:t>
      </w:r>
      <w:r>
        <w:rPr>
          <w:rFonts w:ascii="Times New Roman" w:hAnsi="Times New Roman" w:cs="Times New Roman"/>
          <w:lang w:val="en-US"/>
        </w:rPr>
        <w:t xml:space="preserve"> ekperimen atau praktek, dan </w:t>
      </w:r>
      <w:r>
        <w:rPr>
          <w:rFonts w:ascii="Times New Roman" w:hAnsi="Times New Roman" w:cs="Times New Roman"/>
          <w:i/>
          <w:iCs/>
          <w:lang w:val="en-US"/>
        </w:rPr>
        <w:t>video call/zoom</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UhdOAk79","properties":{"formattedCitation":"(Prajnamitra &amp; Uriptiningsih, 2021)","plainCitation":"(Prajnamitra &amp; Uriptiningsih, 2021)","noteIndex":0},"citationItems":[{"id":331,"uris":["http://zotero.org/users/local/ZHUyU3Gj/items/UIRIX7NV"],"itemData":{"id":331,"type":"article-journal","abstract":"Transformation is an inevitable thing in the world of education, especially during the Covid-19 pandemic, which requires students to study from home. Many parties are proven not ready to face this change, one of which is the elementary school level. It becomes a homework for elementary school teachers in general to innovate in providing effective and innovative learning related to the implementation of distance learning so that students do not feel overwhelmed and bored. Considering the age of primary school, most students do not yet have their own cellphones (Mobile) and still rely on their parents' cellphones and the age of elementary school children still needs parental assistance in understanding lessons. Especially in Christian religious education learning which tends not only to fulfill students' cognitive abilities but also in shaping the character and personality of students who fear God. Therefore, one of the approaches that teachers can take in implementing learning is to be oriented toward the PAIKEM GEMBROT BERDASI. PAIKEM GEMBROT BERDASI is Active, Innovative, Creative, Effective, Fun, Joyful and Weighted Online Learning and Collaboration. Through the PAIKEM GEMBROT BERDASI approach, the teacher can explore Christian religious education subjects that are usually carried out at school to the maximum because the teacher makes an approach that links and integrates based on activities that students meet and do in everyday life through collaboration with people. parents of students as educational facilitators at home in the implementation of online learning.","language":"id","page":"12","source":"Zotero","title":"PENERAPAN PAIKEM GEMBROT BERDASI SEBAGAI ALTERNATIF MODEL PEMBELAJARAN PENDIDIKAN AGAMA KRISTEN PADA MASA PANDEMI COVID -19 DI SEKOLAH DASAR","volume":"1","author":[{"family":"Prajnamitra","given":"Thomas"},{"family":"Uriptiningsih","given":"Ana Lestari"}],"issued":{"date-parts":[["202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Prajnamitra &amp; Uriptiningsih, 2021)</w:t>
      </w:r>
      <w:r>
        <w:rPr>
          <w:rFonts w:ascii="Times New Roman" w:hAnsi="Times New Roman" w:cs="Times New Roman"/>
          <w:lang w:val="en-US"/>
        </w:rPr>
        <w:fldChar w:fldCharType="end"/>
      </w:r>
      <w:r>
        <w:rPr>
          <w:rFonts w:ascii="Times New Roman" w:hAnsi="Times New Roman" w:cs="Times New Roman"/>
          <w:lang w:val="en-US"/>
        </w:rPr>
        <w:t xml:space="preserve">. </w:t>
      </w:r>
    </w:p>
    <w:p w14:paraId="2E529788" w14:textId="77777777" w:rsidR="00B42D18" w:rsidRDefault="00B42D18" w:rsidP="00B42D18">
      <w:pPr>
        <w:spacing w:after="0"/>
        <w:ind w:firstLine="720"/>
        <w:jc w:val="both"/>
        <w:rPr>
          <w:rFonts w:ascii="Times New Roman" w:eastAsia="Times New Roman" w:hAnsi="Times New Roman" w:cs="Times New Roman"/>
          <w:lang w:val="en-US"/>
        </w:rPr>
      </w:pPr>
      <w:r>
        <w:rPr>
          <w:rFonts w:ascii="Times New Roman" w:hAnsi="Times New Roman" w:cs="Times New Roman"/>
          <w:lang w:val="en-US"/>
        </w:rPr>
        <w:t xml:space="preserve">Ketiga, penelitian yang dilakukan oleh Sumarno, Christi, dan Gracia (2021) mengenai strategi PAIKEM Terpadu pada pembelajaran PAK di masa pandemi. Pembelajran PAIKEM terpadu dapat membentuk kemandirian siswa dalam belajar yang dapat sebagai alternatif  dalam pembelajaran PAK di masa maupun paska pandemi. Hasil penelitian tindakan kelas di SMPN N 2 Legok diperoleh strategi PAIKEM terpadu dapat menunjukkan peningkatan hasil belajar PAK. Hal ini terlihat pada peningkatan nilai minimum yang diperoleh siswa sebesar 25 poin dari siklus I nilainya 70 dan pada siklus III nilainya 95, peningkatan nilai maksimum sebesar 20 poin yang pada siklus I nilainya 80 dan pada siklus III nilainya 100. Sehinggan nilai rata-rata siswa yang awalnya 75 menjadi 97,3 hal ini menunjukkan terjadi peningkatan nilai rata-rata sebesar 22.5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sJ43gP78","properties":{"formattedCitation":"(Sumarno dkk., 2021)","plainCitation":"(Sumarno dkk., 2021)","noteIndex":0},"citationItems":[{"id":333,"uris":["http://zotero.org/users/local/ZHUyU3Gj/items/HFPGZKDS"],"itemData":{"id":333,"type":"article-journal","abstract":"PeItmrupsleYmuennitaintgo)learning strategies is an essential role in realizing the goals .o..f(CSharnitsytiSaanhRaretliiagnio) us Education during the Covid-19 pandemic. The goal is to increase students to carry out diverse learning activities creatively, effectively, and efficiently. So the strategy that is suitable for use during the Covid-19 pandemic is the integrated PAIKEM strategy. The author will analyze and define an integrated PAIKEM strategy carried out by Christian religious education teachers during the Covid-19 pandemic. The purpose of this study was to determine the integrated PAIKEM strategy for teachers to students of Christian religious education in the era of the Covid-19 pandemic. The method used is Classroom Action Research (CAR). The results showed that the PAIKEM strategy was effectively used in CAR so that all students passed the Minimum Completeness Criteria (MCC) with three cycles. Therefore, the Integrated PAIKEM strategy can be a mandatory learning model at the policy level in increasing students' MCC achievement.","container-title":"Fidei: Jurnal Teologi Sistematika dan Praktika","DOI":"10.34081/fidei.v4i2.274","ISSN":"2621-8135, 2621-8151","issue":"2","journalAbbreviation":"fidei. jurnal. teologi. sistematika. dan. praktika.","language":"id","page":"226-244","source":"DOI.org (Crossref)","title":"Strategi PAIKEM Terpadu pada Pembelajaran Pendidikan Agama Kristen di era Pandemi Covid-19","volume":"4","author":[{"family":"Sumarno","given":"Yuel"},{"family":"Christi","given":"Apin Militia"},{"family":"Gracia","given":"Febie Yolla"},{"family":"Runesi","given":"Anastasia"},{"family":"Timadius","given":"Hendrik"}],"issued":{"date-parts":[["2021",12,1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Sumarno dkk., 2021)</w:t>
      </w:r>
      <w:r>
        <w:rPr>
          <w:rFonts w:ascii="Times New Roman" w:hAnsi="Times New Roman" w:cs="Times New Roman"/>
          <w:lang w:val="en-US"/>
        </w:rPr>
        <w:fldChar w:fldCharType="end"/>
      </w:r>
      <w:r>
        <w:rPr>
          <w:rFonts w:ascii="Times New Roman" w:hAnsi="Times New Roman" w:cs="Times New Roman"/>
          <w:lang w:val="en-US"/>
        </w:rPr>
        <w:t xml:space="preserve">. </w:t>
      </w:r>
    </w:p>
    <w:p w14:paraId="7971BF35" w14:textId="77777777" w:rsidR="00B42D18" w:rsidRDefault="00B42D18" w:rsidP="00B42D18">
      <w:pPr>
        <w:spacing w:after="0"/>
        <w:ind w:firstLine="720"/>
        <w:jc w:val="both"/>
        <w:rPr>
          <w:rFonts w:ascii="Times New Roman" w:eastAsia="Times New Roman" w:hAnsi="Times New Roman" w:cs="Times New Roman"/>
          <w:lang w:val="en-US"/>
        </w:rPr>
      </w:pPr>
      <w:r>
        <w:rPr>
          <w:rFonts w:ascii="Times New Roman" w:hAnsi="Times New Roman" w:cs="Times New Roman"/>
          <w:lang w:val="en-US"/>
        </w:rPr>
        <w:t xml:space="preserve">Keempat, penelitian yang dilakukan oleh Yusup, Prasetiawati, dan Yosepa (2022), tentang efektivitas penggunaan model </w:t>
      </w:r>
      <w:r>
        <w:rPr>
          <w:rFonts w:ascii="Times New Roman" w:hAnsi="Times New Roman" w:cs="Times New Roman"/>
          <w:i/>
          <w:iCs/>
          <w:lang w:val="en-US"/>
        </w:rPr>
        <w:t>Contextual Teaching and Learning</w:t>
      </w:r>
      <w:r>
        <w:rPr>
          <w:rFonts w:ascii="Times New Roman" w:hAnsi="Times New Roman" w:cs="Times New Roman"/>
          <w:lang w:val="en-US"/>
        </w:rPr>
        <w:t xml:space="preserve"> (CTL) dalam meningkatkan kemampuan berpikir pada pembelajaran PAK. Hasil penelitian menunjukkan bahwa model CTL efektif dalam meningkatkan kemampuan berpikir kritis. Hal ini dapat dilihat penerimaan H</w:t>
      </w:r>
      <w:r>
        <w:rPr>
          <w:rFonts w:ascii="Times New Roman" w:hAnsi="Times New Roman" w:cs="Times New Roman"/>
          <w:vertAlign w:val="subscript"/>
          <w:lang w:val="en-US"/>
        </w:rPr>
        <w:t>1</w:t>
      </w:r>
      <w:r>
        <w:rPr>
          <w:rFonts w:ascii="Times New Roman" w:hAnsi="Times New Roman" w:cs="Times New Roman"/>
          <w:lang w:val="en-US"/>
        </w:rPr>
        <w:t xml:space="preserve"> dan penolakan H</w:t>
      </w:r>
      <w:r>
        <w:rPr>
          <w:rFonts w:ascii="Times New Roman" w:hAnsi="Times New Roman" w:cs="Times New Roman"/>
          <w:vertAlign w:val="subscript"/>
          <w:lang w:val="en-US"/>
        </w:rPr>
        <w:t>0</w:t>
      </w:r>
      <w:r>
        <w:rPr>
          <w:rFonts w:ascii="Times New Roman" w:hAnsi="Times New Roman" w:cs="Times New Roman"/>
          <w:lang w:val="en-US"/>
        </w:rPr>
        <w:t xml:space="preserve">, di mana model CTL dapat meningkatkan </w:t>
      </w:r>
      <w:r>
        <w:rPr>
          <w:rFonts w:ascii="Times New Roman" w:hAnsi="Times New Roman" w:cs="Times New Roman"/>
          <w:lang w:val="en-US"/>
        </w:rPr>
        <w:lastRenderedPageBreak/>
        <w:t xml:space="preserve">kemampuan berpikir siswa pada pembelajara PAK di SMP N 9 Palangka Raya yang dilakukan secara daring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wEryEhxZ","properties":{"formattedCitation":"(Binti Yusup, 2022)","plainCitation":"(Binti Yusup, 2022)","noteIndex":0},"citationItems":[{"id":335,"uris":["http://zotero.org/users/local/ZHUyU3Gj/items/XR8R7ZZ3"],"itemData":{"id":335,"type":"article-journal","abstract":"This study aims to test the effectiveness and find out how big the difference in the use of the CTL model on the critical thinking skills of students in class VIII A-C compared to class VIII D-E who do not use the CTL model in online learning for PAK subjects at SMPN 9 Palangka Raya. The method used in this study is a quasi-experimental design. While the sampling technique using. The sampling technique used probability sampling by using simple random sampling technique. This study involved two classes, namely the experimental class and the control class. While the instrument in this study used a pretest and posttest. The results showed 1) the contextual teaching and learning (CTL) learning model was effective for improving students' critical thinking skills in online learning for Christian Religious Education subjects at SMP Negeri 9 Palangka Raya, 2) There was a difference between the learning model used between the control class and the control class experimental class.","container-title":"Harati: Jurnal Pendidikan Kristen","DOI":"10.54170/harati.v2i1.93","ISSN":"2776-6454","issue":"1","journalAbbreviation":"Haratijpk","language":"id","page":"18-31","source":"DOI.org (Crossref)","title":"Efektivitas Penggunaan Model Pembelajaran Contextual Teaching and Learning Terhadap Kemampuan Berpikir Kritis Peserta Didik Pada Pembelajaran Pendidikan Agama Kristen","volume":"2","author":[{"family":"Binti Yusup","given":"Wirastiani"}],"issued":{"date-parts":[["2022",4,3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Binti Yusup, 2022)</w:t>
      </w:r>
      <w:r>
        <w:rPr>
          <w:rFonts w:ascii="Times New Roman" w:hAnsi="Times New Roman" w:cs="Times New Roman"/>
          <w:lang w:val="en-US"/>
        </w:rPr>
        <w:fldChar w:fldCharType="end"/>
      </w:r>
      <w:r>
        <w:rPr>
          <w:rFonts w:ascii="Times New Roman" w:hAnsi="Times New Roman" w:cs="Times New Roman"/>
          <w:lang w:val="en-US"/>
        </w:rPr>
        <w:t xml:space="preserve">. </w:t>
      </w:r>
    </w:p>
    <w:p w14:paraId="5D720010" w14:textId="0724163F" w:rsidR="00B42D18" w:rsidRDefault="00B42D18" w:rsidP="00B42D18">
      <w:pPr>
        <w:spacing w:after="0"/>
        <w:ind w:firstLine="720"/>
        <w:jc w:val="both"/>
        <w:rPr>
          <w:rFonts w:ascii="Times New Roman" w:hAnsi="Times New Roman" w:cs="Times New Roman"/>
          <w:lang w:val="en-US"/>
        </w:rPr>
      </w:pPr>
      <w:r>
        <w:rPr>
          <w:rFonts w:ascii="Times New Roman" w:hAnsi="Times New Roman" w:cs="Times New Roman"/>
          <w:lang w:val="en-US"/>
        </w:rPr>
        <w:t xml:space="preserve">Kelima, penelitian oleh Ritonga, Mone, dan Yunip (2021) tentang penerapan metode </w:t>
      </w:r>
      <w:r>
        <w:rPr>
          <w:rFonts w:ascii="Times New Roman" w:hAnsi="Times New Roman" w:cs="Times New Roman"/>
          <w:i/>
          <w:iCs/>
          <w:lang w:val="en-US"/>
        </w:rPr>
        <w:t xml:space="preserve">problem solving </w:t>
      </w:r>
      <w:r>
        <w:rPr>
          <w:rFonts w:ascii="Times New Roman" w:hAnsi="Times New Roman" w:cs="Times New Roman"/>
          <w:lang w:val="en-US"/>
        </w:rPr>
        <w:t xml:space="preserve">dalam proses pembelajran PAK di sekolah. Hasil penelitian dalam penelitian ini menunjukkan bahwa meningkatkan proses pembelajaran PAK dan juga kemampuan berpikir kritis siswa. Beberapa Langkah yang dapat dilakukan guru dalam pembelajaan dalam menerapkan metode </w:t>
      </w:r>
      <w:r w:rsidRPr="00005F70">
        <w:rPr>
          <w:rFonts w:ascii="Times New Roman" w:hAnsi="Times New Roman" w:cs="Times New Roman"/>
          <w:i/>
          <w:iCs/>
          <w:lang w:val="en-US"/>
        </w:rPr>
        <w:t xml:space="preserve">problem </w:t>
      </w:r>
      <w:r>
        <w:rPr>
          <w:rFonts w:ascii="Times New Roman" w:hAnsi="Times New Roman" w:cs="Times New Roman"/>
          <w:i/>
          <w:iCs/>
          <w:lang w:val="en-US"/>
        </w:rPr>
        <w:t xml:space="preserve">solving </w:t>
      </w:r>
      <w:r>
        <w:rPr>
          <w:rFonts w:ascii="Times New Roman" w:hAnsi="Times New Roman" w:cs="Times New Roman"/>
          <w:lang w:val="en-US"/>
        </w:rPr>
        <w:t xml:space="preserve">yaitu orientasi masalah, diskusi bersama antar siswa, selanjutnya mempresentasikan hasil diskusi kelompoh dalam memecahkan masalah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wvtJuqBu","properties":{"formattedCitation":"(Ritonga dkk., 2021)","plainCitation":"(Ritonga dkk., 2021)","noteIndex":0},"citationItems":[{"id":338,"uris":["http://zotero.org/users/local/ZHUyU3Gj/items/HJLPA32B"],"itemData":{"id":338,"type":"article-journal","abstract":"Today's learning has used a student-centered learning model. In this learning, the teacher uses various learning methods which are certainly more interesting and involve students directly. This learning system is in accordance with the education standards and curriculum in 2013. Although the 2013 curriculum has implemented student-centered learning, until now there are still teachers including Christian religious education teachers who still use conventional methods (lectures) which cause the learning process is less interesting and tedious. Therefore, a breakthrough is needed that can improve Christian religious education learning in schools. Thus, the purpose of this study is to describe the implementation of problem solving methods in improving the learning process of Christian religious education in schools. The method used in this research is literature study with literature review using books, journals, dictionaries, and other sources to describe the implementation of problem solving methods in Christian religious education learning. The result of this research is that the implementation of problem solving methods can improve Christian religious education learning in schools because students are actively involved in the learning process.","container-title":"Jurnal Shanan","DOI":"10.33541/shanan.v5i1.2622","ISSN":"2722-4678","issue":"1","language":"id","note":"number: 1","page":"29-42","source":"ejournal.uki.ac.id","title":"Implementasi Metode Problem Solving dalam Meningkatkan Pembelajaran Pendidikan Agama Kristen di Sekolah","volume":"5","author":[{"family":"Ritonga","given":"Nova"},{"family":"Mone","given":"Juliandes Leonardo Trisno"},{"family":"Yunip","given":"Mathan"},{"family":"Zega","given":"Yunardi Kristian"}],"issued":{"date-parts":[["2021",3,3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Ritonga dkk., 2021)</w:t>
      </w:r>
      <w:r>
        <w:rPr>
          <w:rFonts w:ascii="Times New Roman" w:hAnsi="Times New Roman" w:cs="Times New Roman"/>
          <w:lang w:val="en-US"/>
        </w:rPr>
        <w:fldChar w:fldCharType="end"/>
      </w:r>
      <w:r>
        <w:rPr>
          <w:rFonts w:ascii="Times New Roman" w:hAnsi="Times New Roman" w:cs="Times New Roman"/>
          <w:lang w:val="en-US"/>
        </w:rPr>
        <w:t xml:space="preserve">. </w:t>
      </w:r>
    </w:p>
    <w:p w14:paraId="0E76254A" w14:textId="6862F0FA" w:rsidR="005F4262" w:rsidRPr="005604BB" w:rsidRDefault="005F4262" w:rsidP="00B42D18">
      <w:pPr>
        <w:spacing w:after="0"/>
        <w:ind w:firstLine="720"/>
        <w:jc w:val="both"/>
        <w:rPr>
          <w:rFonts w:ascii="Times New Roman" w:eastAsia="Times New Roman" w:hAnsi="Times New Roman" w:cs="Times New Roman"/>
          <w:lang w:val="en-US"/>
        </w:rPr>
      </w:pPr>
      <w:r>
        <w:rPr>
          <w:rFonts w:ascii="Times New Roman" w:eastAsia="Times New Roman" w:hAnsi="Times New Roman" w:cs="Times New Roman"/>
          <w:lang w:val="en-US"/>
        </w:rPr>
        <w:t xml:space="preserve">Keenam, penelitian oleh Taneo dan Nomleni (2022) yang </w:t>
      </w:r>
      <w:r w:rsidR="005604BB">
        <w:rPr>
          <w:rFonts w:ascii="Times New Roman" w:eastAsia="Times New Roman" w:hAnsi="Times New Roman" w:cs="Times New Roman"/>
          <w:lang w:val="en-US"/>
        </w:rPr>
        <w:t xml:space="preserve">menerapkan metode </w:t>
      </w:r>
      <w:r w:rsidR="005604BB">
        <w:rPr>
          <w:rFonts w:ascii="Times New Roman" w:eastAsia="Times New Roman" w:hAnsi="Times New Roman" w:cs="Times New Roman"/>
          <w:i/>
          <w:iCs/>
          <w:lang w:val="en-US"/>
        </w:rPr>
        <w:t xml:space="preserve">problem solvng </w:t>
      </w:r>
      <w:r w:rsidR="005604BB">
        <w:rPr>
          <w:rFonts w:ascii="Times New Roman" w:eastAsia="Times New Roman" w:hAnsi="Times New Roman" w:cs="Times New Roman"/>
          <w:lang w:val="en-US"/>
        </w:rPr>
        <w:t xml:space="preserve">dalam meningkatkan minat belajar siswa saat belajar daring. Hasil penelitian menunjukkan bahwa metode ini dapat meningkatkan minat belajar siswa dari kategori cukup menjadi baik bahkan sangat baik. Metode ini dapat melatih siswa untuk memecahkan masalah yang dimulai dari pengumpulan data hingga menarik kesimpulan, di mana pemecahan masalah dapat dilakukan secara individu/perorangan dan berkelompok </w:t>
      </w:r>
      <w:r w:rsidR="005604BB">
        <w:rPr>
          <w:rFonts w:ascii="Times New Roman" w:eastAsia="Times New Roman" w:hAnsi="Times New Roman" w:cs="Times New Roman"/>
          <w:lang w:val="en-US"/>
        </w:rPr>
        <w:fldChar w:fldCharType="begin"/>
      </w:r>
      <w:r w:rsidR="00550752">
        <w:rPr>
          <w:rFonts w:ascii="Times New Roman" w:eastAsia="Times New Roman" w:hAnsi="Times New Roman" w:cs="Times New Roman"/>
          <w:lang w:val="en-US"/>
        </w:rPr>
        <w:instrText xml:space="preserve"> ADDIN ZOTERO_ITEM CSL_CITATION {"citationID":"UVpY2wBo","properties":{"formattedCitation":"(Taneo &amp; Nomleni, 2022)","plainCitation":"(Taneo &amp; Nomleni, 2022)","noteIndex":0},"citationItems":[{"id":359,"uris":["http://zotero.org/users/local/ZHUyU3Gj/items/9HIEVIGQ"],"itemData":{"id":359,"type":"article-journal","abstract":"Yang menjadi tujuan pada penelitian ini adalah untuk mengetahui peningkatan minat belajar siswa melalui metode problem solving dan minat belajar siswa kelas VIII di Sekolah Menengah Pertama Negeri Satu Atap Oebelo. Yang menjadi subyek pada penelitian ini berjumlah 5 siswa  dari 30 siswa. Maka hasil yang diperoleh saat melakukan penelitian tentang menerapkan metode problem solving dan minat belajar siswa meningkatkan pada kategori cukup yakni sebanyak 5 siswa dari 30 siswa pada minat belajar siswa kembali mengalami peningkatan minat belajar cukup menjadi baik dan sangat baik yakni pada kategori sangat baik sebanyak 10 siswa dan pada kategori baik sebanyak 13 siswa dari 30 siswa.","container-title":"EDUKATIF : JURNAL ILMU PENDIDIKAN","DOI":"10.31004/edukatif.v4i2.2412","ISSN":"2656-8071","issue":"2","language":"en","note":"number: 2","page":"2575-2581","source":"edukatif.org","title":"Penerapan Metode Problem Solving secara Online dalam Meningkatkan Minat Belajar Siswa","volume":"4","author":[{"family":"Taneo","given":"Dersy R."},{"family":"Nomleni","given":"Orni"}],"issued":{"date-parts":[["2022",3,4]]}}}],"schema":"https://github.com/citation-style-language/schema/raw/master/csl-citation.json"} </w:instrText>
      </w:r>
      <w:r w:rsidR="005604BB">
        <w:rPr>
          <w:rFonts w:ascii="Times New Roman" w:eastAsia="Times New Roman" w:hAnsi="Times New Roman" w:cs="Times New Roman"/>
          <w:lang w:val="en-US"/>
        </w:rPr>
        <w:fldChar w:fldCharType="separate"/>
      </w:r>
      <w:r w:rsidR="00550752">
        <w:rPr>
          <w:rFonts w:ascii="Times New Roman" w:eastAsia="Times New Roman" w:hAnsi="Times New Roman" w:cs="Times New Roman"/>
          <w:noProof/>
          <w:lang w:val="en-US"/>
        </w:rPr>
        <w:t>(Taneo &amp; Nomleni, 2022)</w:t>
      </w:r>
      <w:r w:rsidR="005604BB">
        <w:rPr>
          <w:rFonts w:ascii="Times New Roman" w:eastAsia="Times New Roman" w:hAnsi="Times New Roman" w:cs="Times New Roman"/>
          <w:lang w:val="en-US"/>
        </w:rPr>
        <w:fldChar w:fldCharType="end"/>
      </w:r>
    </w:p>
    <w:p w14:paraId="4CB0489A" w14:textId="512803BC" w:rsidR="00B42D18" w:rsidRDefault="00B42D18" w:rsidP="00B42D18">
      <w:pPr>
        <w:spacing w:after="0"/>
        <w:ind w:firstLine="720"/>
        <w:jc w:val="both"/>
        <w:rPr>
          <w:rFonts w:ascii="Times New Roman" w:eastAsia="Times New Roman" w:hAnsi="Times New Roman" w:cs="Times New Roman"/>
          <w:lang w:val="en-US"/>
        </w:rPr>
      </w:pPr>
      <w:r>
        <w:rPr>
          <w:rFonts w:ascii="Times New Roman" w:hAnsi="Times New Roman" w:cs="Times New Roman"/>
          <w:lang w:val="en-US"/>
        </w:rPr>
        <w:t>Ke</w:t>
      </w:r>
      <w:r w:rsidR="005F4262">
        <w:rPr>
          <w:rFonts w:ascii="Times New Roman" w:hAnsi="Times New Roman" w:cs="Times New Roman"/>
          <w:lang w:val="en-US"/>
        </w:rPr>
        <w:t>tujuh</w:t>
      </w:r>
      <w:r>
        <w:rPr>
          <w:rFonts w:ascii="Times New Roman" w:hAnsi="Times New Roman" w:cs="Times New Roman"/>
          <w:lang w:val="en-US"/>
        </w:rPr>
        <w:t xml:space="preserve">, penelitian Manullang, Sidabutar, Manullang (2021) yang mengukur efektifitas metode diskusi pada pembelajaran PAK di masa pandemi.  Hasil penelitian ini menunjukkan bahwa metode diskusi dapat meningkatkan hasil belajar siswa. Hal ini terlihdat dari peningkatan nilai ulangan harian yang meningkat dari 80.02 sebelum menggunakan metode diskusi menjadi 92.10 setelah menggunakan metode diskusi. Implikasi dari penelitian ini adalah diharapkan guru PAK dapat menerapkan metode diskusi dalam pembelajaran PAK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Aun0Xi9t","properties":{"formattedCitation":"(Manullang dkk., 2021)","plainCitation":"(Manullang dkk., 2021)","noteIndex":0},"citationItems":[{"id":223,"uris":["http://zotero.org/users/local/ZHUyU3Gj/items/59VTA6EX"],"itemData":{"id":223,"type":"article-journal","abstract":"Kegiatan pembelajaran pada masa pandemi di ruang virtual yang hanya mendengar dan mengerjakan tugas tanpa melibatkan siswa aktif akan berdampak tujuan pembelajaran yang tidak tercapai dan hasil belajar siswa yang menurun. Tujuan penelitian ini adalah untuk mengetahui efektifitas penggunaan metode diskusi dalam pembelajaran Pendidikan Agama Kristen (PAK) pada masa pandemi Covid-19 di Sekolah Menengah Atas (SMA) Negeri 15 Medan. Penelitian ini merupakan penelitian kuantitatif dengan menggunakan metode penelitian eksperimen. Analisis data dalam penelitian ini menggunakan one group pretest-posttest design dengan taraf signifikansi 5%. Hasil analisis data dengan menggunakan rumus uji t diperoleh thitung sebesar 9,482. Kemudian hasil tersebut dibandingkan dengan ttabel dengan taraf signifikansi 5% sebesar 1,66, berarti thitung lebih besar dari ttabel. Dari hasil tersebut maka dapat disimpulkan bahwa metode diskusi dapat meningkatkan hasil belajar PAK pada masa pandemi Covid-19 di SMA Negeri 15 Medan. Penelitian ini diharapkan dapat membantu guru dalam memilih dan menerapkan metode pembelajaran yang tepat untuk meningkatkan hasil belajar siswa.","container-title":"Jurnal Imiah Pendidikan dan Pembelajaran","ISSN":"2615-6091","issue":"3","language":"en","note":"number: 3","source":"ejournal.undiksha.ac.id","title":"EFEKTIFITAS METODE DISKUSI DALAM PEMBELAJARAN PENDIDIKAN AGAMA KRISTEN PADA MASA PANDEMI COVID-19","URL":"https://ejournal.undiksha.ac.id/index.php/JIPP/article/view/39268","volume":"5","author":[{"family":"Manullang","given":"Juanda"},{"family":"Sidabutar","given":"Hasudungan"},{"family":"Manullang","given":"Agustinus"}],"accessed":{"date-parts":[["2022",2,11]]},"issued":{"date-parts":[["2021",11,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Manullang dkk., 2021)</w:t>
      </w:r>
      <w:r>
        <w:rPr>
          <w:rFonts w:ascii="Times New Roman" w:hAnsi="Times New Roman" w:cs="Times New Roman"/>
          <w:lang w:val="en-US"/>
        </w:rPr>
        <w:fldChar w:fldCharType="end"/>
      </w:r>
      <w:r>
        <w:rPr>
          <w:rFonts w:ascii="Times New Roman" w:hAnsi="Times New Roman" w:cs="Times New Roman"/>
          <w:lang w:val="en-US"/>
        </w:rPr>
        <w:t xml:space="preserve">. </w:t>
      </w:r>
    </w:p>
    <w:p w14:paraId="4079E89D" w14:textId="1BF5F5E3" w:rsidR="00B42D18" w:rsidRDefault="00B42D18" w:rsidP="00B42D18">
      <w:pPr>
        <w:spacing w:after="0"/>
        <w:ind w:firstLine="720"/>
        <w:jc w:val="both"/>
        <w:rPr>
          <w:rFonts w:ascii="Times New Roman" w:eastAsia="Times New Roman" w:hAnsi="Times New Roman" w:cs="Times New Roman"/>
          <w:lang w:val="en-US"/>
        </w:rPr>
      </w:pPr>
      <w:r>
        <w:rPr>
          <w:rFonts w:ascii="Times New Roman" w:hAnsi="Times New Roman" w:cs="Times New Roman"/>
          <w:lang w:val="en-US"/>
        </w:rPr>
        <w:t>Berdasarkan uraian di atas, maka ditemukan bahwa terdapat model pembelajaran yang efektif dalam melaksanakan proses belajar mengajar PAK di masa pandemi. Belajar dari pengalaman selama pandemi, ada hikmat dan kebijaksaan yang dapat diambil untuk melaksanakan pembelajaran pasca pandemi dengan menggunakan  model PAIKEM yang dapat meningkatkan kebermaknaan siswa dalam belajar. Sejalan dengan penelitian yang dilakukan oleh Hardianto dan Barharuddin yang mengatakan bahwa model pembelajaran PAIKEM Gembrot dalam pembelajaran dapat menciptakan suasana yang lebih bermakna dan berkesan. Hal ini dikarenakan suasana belajar disesuaikan dengan kebutuhan dan perke</w:t>
      </w:r>
      <w:r w:rsidR="007F397D">
        <w:rPr>
          <w:rFonts w:ascii="Times New Roman" w:hAnsi="Times New Roman" w:cs="Times New Roman"/>
          <w:lang w:val="en-US"/>
        </w:rPr>
        <w:t>m</w:t>
      </w:r>
      <w:r>
        <w:rPr>
          <w:rFonts w:ascii="Times New Roman" w:hAnsi="Times New Roman" w:cs="Times New Roman"/>
          <w:lang w:val="en-US"/>
        </w:rPr>
        <w:t>b</w:t>
      </w:r>
      <w:r w:rsidR="007F397D">
        <w:rPr>
          <w:rFonts w:ascii="Times New Roman" w:hAnsi="Times New Roman" w:cs="Times New Roman"/>
          <w:lang w:val="en-US"/>
        </w:rPr>
        <w:t>a</w:t>
      </w:r>
      <w:r>
        <w:rPr>
          <w:rFonts w:ascii="Times New Roman" w:hAnsi="Times New Roman" w:cs="Times New Roman"/>
          <w:lang w:val="en-US"/>
        </w:rPr>
        <w:t xml:space="preserve">ngan siswa. Selain itu dapat meningkatkan keterampilan berpikir siswa sehingga hasil belajar yang didapat  siswa dapat bertahan lebih lama. Lebih dari itu dapat meningkatkan nilai sosial karakter siswa, seperti komunikasi, toleransi, dan kerjasama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bQcrjQ2J","properties":{"formattedCitation":"(Hardianto &amp; Baharuddin, 2019)","plainCitation":"(Hardianto &amp; Baharuddin, 2019)","noteIndex":0},"citationItems":[{"id":348,"uris":["http://zotero.org/users/local/ZHUyU3Gj/items/97TK6M5Q"],"itemData":{"id":348,"type":"article-journal","abstract":"Penelitian ini merupakan jenis penelitian pre-eksperimental design, dikatakan pre-eksperimental design karena penelitian ini belum merupakan eksperimen sungguh-sungguh. Desain penelitian yang digunakan yaitu One-Group Pretest-Posttest Design yaitu eksperimen yang dilaksanakan pada satu kelompok saja tanpa kelompok pembanding. Pada desain ini menggunakan pretest sebelum diberi perlakuan. Dengan demikian, hasil perlakuan dapat diketahui lebih akurat, karena dapat membandingkan keadaan sebelum perlakuan. Populasi dalam penelitian ini adalah seluruh mahasiswa pendidikan guru sekolah dasar semester empat tahun ajaran 2018/2019 yang berjumlah 360 mahasiswa yang terdiri dari 9 kelas. Sampel diambil secara random atau acak karena terdiri dari 9 kelas dan yang terpilih menjadi sampel dalam penelitian ini adalah Mahasiswa PGSD kelas IV F yang berjumlah 43 mahasiswa. Berdasarkan hasil analisis data deskriptif  menunjukkan bahwa rata-rata hasil belajar matematika sebelum penerapan Model Pembelajaran Paikem Gembrot adalah 50,35 sedangkan rata-rata hasil belajar matematika setelah penerapan Model Pembelajaran Paikem Gembrot adalah 79,19. Adapun analisis statistik inferensial untuk instrumen dalam bentuk tes menunjukkan nilai  dan nilai  sehingga nilai F yang dicari = 1,56. Dengan demikian &gt; atau F &gt; 1, berarti Model Pembelajaran Paikem Gembrot efektif dalam meningkatkan hasil belajar matematika pada mahasiswa kelas IV F.","container-title":"Cokroaminoto Journal of Primary Education","DOI":"10.30605/cjpe.212019.105","ISSN":"2654-6426","issue":"1","language":"en","note":"number: 1","page":"27-33","source":"e-journal.my.id","title":"Efektifitas Penerapan Model Pembelajaran PAIKEM Gembrot terhadap Peningkatan Hasil Belajar Mahasiswa pada Mata Kuliah Pembelajaran Matematika Sekolah Dasar","volume":"2","author":[{"family":"Hardianto","given":"Hardianto"},{"family":"Baharuddin","given":"M. Rusli"}],"issued":{"date-parts":[["2019",4,3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Hardianto &amp; Baharuddin, 2019)</w:t>
      </w:r>
      <w:r>
        <w:rPr>
          <w:rFonts w:ascii="Times New Roman" w:hAnsi="Times New Roman" w:cs="Times New Roman"/>
          <w:lang w:val="en-US"/>
        </w:rPr>
        <w:fldChar w:fldCharType="end"/>
      </w:r>
      <w:r>
        <w:rPr>
          <w:rFonts w:ascii="Times New Roman" w:hAnsi="Times New Roman" w:cs="Times New Roman"/>
          <w:lang w:val="en-US"/>
        </w:rPr>
        <w:t xml:space="preserve">. </w:t>
      </w:r>
    </w:p>
    <w:p w14:paraId="443CB98F" w14:textId="06AF9DAB" w:rsidR="00B42D18" w:rsidRPr="00667999" w:rsidRDefault="00B42D18" w:rsidP="00B42D18">
      <w:pPr>
        <w:spacing w:after="0"/>
        <w:ind w:firstLine="720"/>
        <w:jc w:val="both"/>
        <w:rPr>
          <w:rFonts w:ascii="Times New Roman" w:eastAsia="Times New Roman" w:hAnsi="Times New Roman" w:cs="Times New Roman"/>
          <w:lang w:val="en-US"/>
        </w:rPr>
      </w:pPr>
      <w:r>
        <w:rPr>
          <w:rFonts w:ascii="Times New Roman" w:hAnsi="Times New Roman" w:cs="Times New Roman"/>
          <w:lang w:val="en-US"/>
        </w:rPr>
        <w:t xml:space="preserve">Keterampilan berpikir siswa yang sangat diperlukan bagi kehidupannya adalah kemampuan berpikir kristis. Siswa yang memiliki kemampuan berpikir kritis akan mampu menyaring informasi yang diterima, kebenaran dan kebohongan dari derasnya informasi, serta kebohongan yang dibaluti dengan kebenaranya yang sangat rentan mempengaruhi pemahaman agama siswa. Berdasarkan hal ini, sesuai dengan hasil penelitian di atas, pendekatan atau model CTL dapat kemampuan berpikir siswa sesuai hasil penelitian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NGwQbDlr","properties":{"formattedCitation":"(Syahbana, 2012)","plainCitation":"(Syahbana, 2012)","noteIndex":0},"citationItems":[{"id":350,"uris":["http://zotero.org/users/local/ZHUyU3Gj/items/5EDKTYME"],"itemData":{"id":350,"type":"article-journal","abstract":"Penelitian eksperimen ini bertujuan untuk mengetahui perbedaan peningkatan kemampuan berpikir kritis matematis antara siswa yang diajar dengan menggunakan Pendekatan Contextual Teaching and Learning dan diajar dengan menggunakan Pendekatan Konvensional, perbedaan peningkatan kemampuan berpikir kritis matematis ditinjau dari level siswa, serta interaksi antara pendekatan pembelajaran dan level pengetahuan awal matematika siswa dalam peningkatan kemampuan berpikir kritis matematis siswa. Metode penelitian terdiri dari 3 tahap yaitu (1) tahap persiapan, meliputi pembuatan dan pengembangan instrumen, penyiapan perangkat pembelajaran, validasi instrumen dan perangkat pembelajaran, ujicoba instrumen, dan perbaikan instrumen; (2) tahap pelaksanaan, meliputi pemilihan sampel, melakukan tes PAM, melakukan pretes, menerapkan pembelajaran, dan melakukan postes; (3) tahap analisis data hasil penelitian. Pengumpulan data dilakukan melalui tes. Nilai gain diperoleh dari rumus Meltzer dengan hasil : untuk kelas eksperimen nilai gain minimum = -0,60 dan maksimum = 1, sedangkan untuk kelas kontrol nilai gain minimum = -0,20 dan maksimum = 1. Dari hasil penelitian disimpulkan bahwa (1) terdapat perbedaan signifikan dalam peningkatan kemampuan berpikir kritis matematis siswa antara yang pembelajarannya menggunakan Pendekatan Contextual Teaching and Learning dan menggunakan Pendekatan Konvensional, (2) terdapat perbedaan signifikan dalam peningkatan kemampuan berpikir kritis matematis antara siswa pada level pengetahuan awal matematika tinggi, sedang, dan rendah, dan (3) tidak terdapat interaksi antara pendekatan pembelajaran dan level pengetahuan awal matematika siswa terhadap peningkatan kemampuan berpikir kritis matematis siswa.","container-title":"Edumatica : Jurnal Pendidikan Matematika","DOI":"10.22437/edumatica.v2i01.604","ISSN":"2580-0779","language":"en","source":"online-journal.unja.ac.id","title":"PENINGKATAN KEMAMPUAN BERPIKIR KRITIS MATEMATIS SISWA SMP MELALUI PENDEKATAN CONTEXTUAL TEACHING AND LEARNING","URL":"https://online-journal.unja.ac.id/edumatica/article/view/604","author":[{"family":"Syahbana","given":"Ali"}],"accessed":{"date-parts":[["2022",5,10]]},"issued":{"date-parts":[["2012",4,1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Syahbana, 2012)</w:t>
      </w:r>
      <w:r>
        <w:rPr>
          <w:rFonts w:ascii="Times New Roman" w:hAnsi="Times New Roman" w:cs="Times New Roman"/>
          <w:lang w:val="en-US"/>
        </w:rPr>
        <w:fldChar w:fldCharType="end"/>
      </w:r>
      <w:r>
        <w:rPr>
          <w:rFonts w:ascii="Times New Roman" w:hAnsi="Times New Roman" w:cs="Times New Roman"/>
          <w:lang w:val="en-US"/>
        </w:rPr>
        <w:t xml:space="preserve">, demikian halnya dengan model atau pendekatan </w:t>
      </w:r>
      <w:r w:rsidRPr="000C3E2B">
        <w:rPr>
          <w:rFonts w:ascii="Times New Roman" w:hAnsi="Times New Roman" w:cs="Times New Roman"/>
          <w:i/>
          <w:iCs/>
          <w:lang w:val="en-US"/>
        </w:rPr>
        <w:t>problem solving</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Pvicx6Vd","properties":{"formattedCitation":"(Ariyanto dkk., 2018)","plainCitation":"(Ariyanto dkk., 2018)","noteIndex":0},"citationItems":[{"id":354,"uris":["http://zotero.org/users/local/ZHUyU3Gj/items/YZ8VE6DX"],"itemData":{"id":354,"type":"article-journal","abstract":"Abstrak: Penerapan Model Pembelajaran Problem Solving untukMeningkatkan Kemampuan Berpikir Kritis dan Hasil Belajar Siswa. Tujuandari penelitian ini adalah mendeskripsikan penerapan model pembelajaran Problem Solving untuk meningkatkankemampuan berpikir kritis dan hasil belajar siswa. Subjek penelitian ini adalah siswa kelas 5 SD Negeri Mangunsari 01 yang berjumlah 40 siswa. Teknik pengumpulan data menggunakan tes dan non tes.Instrumen penelitian ini menggunakan soal cerita, wawancara, dan observasi.Analisis data yang digunakan adalah analisis deskriptif kuantitatif. Hal tersebut dapat dibuktikandari meningkatnya kemampuan berpikir kritis siswa dari kondisi awal(pra siklus) yaitu 58,64%, meningkat menjadi 67,37% pada siklus pertama, dan meningkat menjadi 79,07% pada siklus kedua.","container-title":"JGK (Jurnal Guru Kita)","DOI":"10.24114/jgk.v2i3.10392","ISSN":"2549-1288","issue":"3","language":"id","note":"number: 3","page":"106-115","source":"jurnal.unimed.ac.id","title":"PENERAPAN MODEL PEMBELAJARAN PROBLEM SOLVING UNTUK MENINGKATKAN KEMAMPUAN BERPIKIR KRITIS DAN HASIL BELAJAR SISWA","volume":"2","author":[{"family":"Ariyanto","given":"Metta"},{"family":"Kristin","given":"Firosalia"},{"family":"Anugraheni","given":"Indri"}],"issued":{"date-parts":[["2018",8,7]]}}}],"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Ariyanto dkk., 2018)</w:t>
      </w:r>
      <w:r>
        <w:rPr>
          <w:rFonts w:ascii="Times New Roman" w:hAnsi="Times New Roman" w:cs="Times New Roman"/>
          <w:lang w:val="en-US"/>
        </w:rPr>
        <w:fldChar w:fldCharType="end"/>
      </w:r>
      <w:r>
        <w:rPr>
          <w:rFonts w:ascii="Times New Roman" w:hAnsi="Times New Roman" w:cs="Times New Roman"/>
          <w:lang w:val="en-US"/>
        </w:rPr>
        <w:t xml:space="preserve">. </w:t>
      </w:r>
      <w:r w:rsidR="00667999">
        <w:rPr>
          <w:rFonts w:ascii="Times New Roman" w:hAnsi="Times New Roman" w:cs="Times New Roman"/>
          <w:i/>
          <w:iCs/>
          <w:lang w:val="en-US"/>
        </w:rPr>
        <w:t xml:space="preserve">Problem solving </w:t>
      </w:r>
      <w:r w:rsidR="005F4262">
        <w:rPr>
          <w:rFonts w:ascii="Times New Roman" w:hAnsi="Times New Roman" w:cs="Times New Roman"/>
          <w:lang w:val="en-US"/>
        </w:rPr>
        <w:t xml:space="preserve">dapat membantu sisw dalam mendalami dan mengawasi permasalahn untuk mencari jalan keluar </w:t>
      </w:r>
      <w:r w:rsidR="005F4262">
        <w:rPr>
          <w:rFonts w:ascii="Times New Roman" w:hAnsi="Times New Roman" w:cs="Times New Roman"/>
          <w:lang w:val="en-US"/>
        </w:rPr>
        <w:fldChar w:fldCharType="begin"/>
      </w:r>
      <w:r w:rsidR="005F4262">
        <w:rPr>
          <w:rFonts w:ascii="Times New Roman" w:hAnsi="Times New Roman" w:cs="Times New Roman"/>
          <w:lang w:val="en-US"/>
        </w:rPr>
        <w:instrText xml:space="preserve"> ADDIN ZOTERO_ITEM CSL_CITATION {"citationID":"SoEeqDNk","properties":{"formattedCitation":"(Evi &amp; Indarini, 2021)","plainCitation":"(Evi &amp; Indarini, 2021)","noteIndex":0},"citationItems":[{"id":358,"uris":["http://zotero.org/users/local/ZHUyU3Gj/items/BNLVDXGF"],"itemData":{"id":358,"type":"article-journal","abstract":"In the 2013 curriculum, a teacher acts as a facilitator who guides students during the learning process. A teacher should be able to choose the appropriate approach or learning model so that the learning process can run as expected and can improve students' critical thinking. The purpose of this study was to see the comparison of the Problem Based Learning and Problem Solving learning models toward students' critical thinking skills. The type of this research is Meta analysis research. The result of the Effect Size test shows that the Problem Based Learning and Problem Solving learning models are classified as very large in giving an influence on the ability to think critically in mathematics. If viewed from the Ancova test results, the Problem Based Learning learning model with an average value of 64.9173 and an average value of the Problem Solving learning model of 68.6220. So, it can be concluded that the Problem Solving learning model is more effective compared to the Problem Based Learning model in terms of elementary school students' mathematical thinking skills.","container-title":"EDUKATIF : JURNAL ILMU PENDIDIKAN","DOI":"10.31004/edukatif.v3i2.314","ISSN":"2656-8071, 2656-8063","issue":"2","journalAbbreviation":"ED","language":"id","page":"385-395","source":"DOI.org (Crossref)","title":"Meta Analisis Efektivitas Model Problem Based Learning dan Problem Solving Terhadap Kemampuan Berpikir Kritis Mata Pelajaran Matematika Siswa Sekolah Dasar","volume":"3","author":[{"family":"Evi","given":"Tika"},{"family":"Indarini","given":"Endang"}],"issued":{"date-parts":[["2021",3,27]]}}}],"schema":"https://github.com/citation-style-language/schema/raw/master/csl-citation.json"} </w:instrText>
      </w:r>
      <w:r w:rsidR="005F4262">
        <w:rPr>
          <w:rFonts w:ascii="Times New Roman" w:hAnsi="Times New Roman" w:cs="Times New Roman"/>
          <w:lang w:val="en-US"/>
        </w:rPr>
        <w:fldChar w:fldCharType="separate"/>
      </w:r>
      <w:r w:rsidR="005F4262">
        <w:rPr>
          <w:rFonts w:ascii="Times New Roman" w:hAnsi="Times New Roman" w:cs="Times New Roman"/>
          <w:noProof/>
          <w:lang w:val="en-US"/>
        </w:rPr>
        <w:t>(Evi &amp; Indarini, 2021)</w:t>
      </w:r>
      <w:r w:rsidR="005F4262">
        <w:rPr>
          <w:rFonts w:ascii="Times New Roman" w:hAnsi="Times New Roman" w:cs="Times New Roman"/>
          <w:lang w:val="en-US"/>
        </w:rPr>
        <w:fldChar w:fldCharType="end"/>
      </w:r>
      <w:r w:rsidR="005F4262">
        <w:rPr>
          <w:rFonts w:ascii="Times New Roman" w:hAnsi="Times New Roman" w:cs="Times New Roman"/>
          <w:lang w:val="en-US"/>
        </w:rPr>
        <w:t xml:space="preserve">. </w:t>
      </w:r>
      <w:r w:rsidR="007F397D">
        <w:rPr>
          <w:rFonts w:ascii="Times New Roman" w:hAnsi="Times New Roman" w:cs="Times New Roman"/>
          <w:lang w:val="en-US"/>
        </w:rPr>
        <w:t xml:space="preserve">Diharapkan hal hal ini dapat meningkatkan motivasi belajar siswa, di mana motivasi belajar dapat meningkatkan prestasi siswa </w:t>
      </w:r>
      <w:r w:rsidR="007F397D">
        <w:rPr>
          <w:rFonts w:ascii="Times New Roman" w:hAnsi="Times New Roman" w:cs="Times New Roman"/>
          <w:lang w:val="en-US"/>
        </w:rPr>
        <w:fldChar w:fldCharType="begin"/>
      </w:r>
      <w:r w:rsidR="007F397D">
        <w:rPr>
          <w:rFonts w:ascii="Times New Roman" w:hAnsi="Times New Roman" w:cs="Times New Roman"/>
          <w:lang w:val="en-US"/>
        </w:rPr>
        <w:instrText xml:space="preserve"> ADDIN ZOTERO_ITEM CSL_CITATION {"citationID":"wlrYLu57","properties":{"formattedCitation":"(Nur &amp; Massang, 2016)","plainCitation":"(Nur &amp; Massang, 2016)","noteIndex":0},"citationItems":[{"id":369,"uris":["http://zotero.org/users/local/ZHUyU3Gj/items/GIGWMJ3F"],"itemData":{"id":369,"type":"article-journal","abstract":"ABSTRAK. Penelitian ini bertujuan untuk mendeskripsikan serta menganalisis besarnya pengaruh langsung dan tidak langsung antar variabel yang mempengaruhi prestasi belajar matematika siswa kelas IX SMP Negeri di Kota Merauke. Populasi dalam penelitian ini berjumlah 1041 siswa dengan jumlah sampel 281 siswa yang tersebar secara proporsional berstrata di 6 (enam) SMP Negeri di Kota Merauke. Analisis data yang digunakan dalam penelitian ini adalah statistik deskriptif dan statitistik inferensial dengan menggunakan analisis jalur (path analysis). Hasil penelitian menunjukkan: (1) diperoleh model jalur yang parsimoni dan dapat menjelaskan fenomena antarvariabel dengan matriks korelasi populasi yang tidak berbeda dengan matriks korelasi data sampel, (2) pola asuh orang tua berpengaruh positif terhadap konsep diri siswa sebesar 0,25 atau 25%, (3) pola asuh orang tua dan konsep diri secara bersama-sama berpengaruh positif terhadap motivasi berprestasi sebesar 0,2149 atau 21,49%, dan (4) pola asuh orang tua, konsep diri dan motivasi berprestasi secara bersama-sama berpengaruh positif terhadap prestasi belajar matematika siswa sebesar 0,1197 atau sebesar 11,97%.","container-title":"Suska Journal of Mathematics Education","DOI":"10.24014/sjme.v2i2.2067","ISSN":"2540-9670, 2477-4758","issue":"2","journalAbbreviation":"Suska J. Math. Educ.","language":"id","page":"89","source":"DOI.org (Crossref)","title":"PENGARUH POLA ASUH ORANG TUA, KONSEP DIRI, DAN MOTIVASI BERPRESTASI TERHADAP PRESTASI BELAJAR MATEMATIKA SISWA KELAS IX SMP NEGERI DI KOTA MERAUKE","volume":"2","author":[{"family":"Nur","given":"Andi Saparuddin"},{"family":"Massang","given":"Berdinata"}],"issued":{"date-parts":[["2016",11,17]]}}}],"schema":"https://github.com/citation-style-language/schema/raw/master/csl-citation.json"} </w:instrText>
      </w:r>
      <w:r w:rsidR="007F397D">
        <w:rPr>
          <w:rFonts w:ascii="Times New Roman" w:hAnsi="Times New Roman" w:cs="Times New Roman"/>
          <w:lang w:val="en-US"/>
        </w:rPr>
        <w:fldChar w:fldCharType="separate"/>
      </w:r>
      <w:r w:rsidR="007F397D">
        <w:rPr>
          <w:rFonts w:ascii="Times New Roman" w:hAnsi="Times New Roman" w:cs="Times New Roman"/>
          <w:noProof/>
          <w:lang w:val="en-US"/>
        </w:rPr>
        <w:t>(Nur &amp; Massang, 2016)</w:t>
      </w:r>
      <w:r w:rsidR="007F397D">
        <w:rPr>
          <w:rFonts w:ascii="Times New Roman" w:hAnsi="Times New Roman" w:cs="Times New Roman"/>
          <w:lang w:val="en-US"/>
        </w:rPr>
        <w:fldChar w:fldCharType="end"/>
      </w:r>
      <w:r w:rsidR="007F397D">
        <w:rPr>
          <w:rFonts w:ascii="Times New Roman" w:hAnsi="Times New Roman" w:cs="Times New Roman"/>
          <w:lang w:val="en-US"/>
        </w:rPr>
        <w:t xml:space="preserve">. </w:t>
      </w:r>
    </w:p>
    <w:p w14:paraId="42588988" w14:textId="77777777" w:rsidR="00ED04CF" w:rsidRDefault="00ED04CF">
      <w:pPr>
        <w:pBdr>
          <w:top w:val="nil"/>
          <w:left w:val="nil"/>
          <w:bottom w:val="nil"/>
          <w:right w:val="nil"/>
          <w:between w:val="nil"/>
        </w:pBdr>
        <w:spacing w:after="0"/>
        <w:jc w:val="both"/>
        <w:rPr>
          <w:rFonts w:ascii="Times New Roman" w:eastAsia="Times New Roman" w:hAnsi="Times New Roman" w:cs="Times New Roman"/>
          <w:color w:val="000000"/>
        </w:rPr>
      </w:pPr>
    </w:p>
    <w:p w14:paraId="59A0F9BA" w14:textId="77777777" w:rsidR="00ED04CF" w:rsidRDefault="00E25A18">
      <w:pPr>
        <w:pBdr>
          <w:top w:val="nil"/>
          <w:left w:val="nil"/>
          <w:bottom w:val="nil"/>
          <w:right w:val="nil"/>
          <w:between w:val="nil"/>
        </w:pBdr>
        <w:spacing w:after="0"/>
        <w:jc w:val="both"/>
        <w:rPr>
          <w:rFonts w:ascii="Times New Roman" w:eastAsia="Times New Roman" w:hAnsi="Times New Roman" w:cs="Times New Roman"/>
          <w:b/>
          <w:color w:val="000000"/>
        </w:rPr>
      </w:pPr>
      <w:r>
        <w:rPr>
          <w:rFonts w:ascii="Times New Roman" w:eastAsia="Times New Roman" w:hAnsi="Times New Roman" w:cs="Times New Roman"/>
          <w:b/>
          <w:color w:val="000000"/>
        </w:rPr>
        <w:t>KESIMPULAN</w:t>
      </w:r>
    </w:p>
    <w:p w14:paraId="0F992DD0" w14:textId="1B60CFF5" w:rsidR="00ED04CF" w:rsidRPr="00550752" w:rsidRDefault="00550752">
      <w:pPr>
        <w:pBdr>
          <w:top w:val="nil"/>
          <w:left w:val="nil"/>
          <w:bottom w:val="nil"/>
          <w:right w:val="nil"/>
          <w:between w:val="nil"/>
        </w:pBdr>
        <w:spacing w:after="0"/>
        <w:ind w:firstLine="851"/>
        <w:jc w:val="both"/>
        <w:rPr>
          <w:rFonts w:ascii="Times New Roman" w:eastAsia="Times New Roman" w:hAnsi="Times New Roman" w:cs="Times New Roman"/>
          <w:lang w:val="en-US"/>
        </w:rPr>
      </w:pPr>
      <w:r>
        <w:rPr>
          <w:rFonts w:ascii="Times New Roman" w:eastAsia="Times New Roman" w:hAnsi="Times New Roman" w:cs="Times New Roman"/>
          <w:lang w:val="en-US"/>
        </w:rPr>
        <w:t xml:space="preserve">Dari hasil penelitian ini dapat disimpulkan bahwa, masa pandemi ini dapat memberikan pengalaman dalam melaksanakan pembelajaran. Belajar dari pandemi untuk meningkatkan kreativitas guru dalam memecahkan masalah/kendala yang dihadapi dalam proses pembelajaran yang terdapat selama dan sebelum pandemi. Model pembelajaran yang </w:t>
      </w:r>
      <w:r w:rsidR="007C0C77">
        <w:rPr>
          <w:rFonts w:ascii="Times New Roman" w:eastAsia="Times New Roman" w:hAnsi="Times New Roman" w:cs="Times New Roman"/>
          <w:lang w:val="en-US"/>
        </w:rPr>
        <w:t xml:space="preserve">sesuai digunakan dalam pembelajran PAK adalam Pembelajaran Aktif Inovatif, Kreatif, Efektif, dan Menyenangkan (PAIKEM), </w:t>
      </w:r>
      <w:r w:rsidR="007C0C77" w:rsidRPr="007C0C77">
        <w:rPr>
          <w:rFonts w:ascii="Times New Roman" w:eastAsia="Times New Roman" w:hAnsi="Times New Roman" w:cs="Times New Roman"/>
          <w:i/>
          <w:iCs/>
          <w:lang w:val="en-US"/>
        </w:rPr>
        <w:t>Contextual Teaching and Learning</w:t>
      </w:r>
      <w:r w:rsidR="007C0C77">
        <w:rPr>
          <w:rFonts w:ascii="Times New Roman" w:eastAsia="Times New Roman" w:hAnsi="Times New Roman" w:cs="Times New Roman"/>
          <w:lang w:val="en-US"/>
        </w:rPr>
        <w:t xml:space="preserve"> (CTL), dan </w:t>
      </w:r>
      <w:r w:rsidR="007C0C77" w:rsidRPr="007C0C77">
        <w:rPr>
          <w:rFonts w:ascii="Times New Roman" w:eastAsia="Times New Roman" w:hAnsi="Times New Roman" w:cs="Times New Roman"/>
          <w:i/>
          <w:iCs/>
          <w:lang w:val="en-US"/>
        </w:rPr>
        <w:t>Problem Solving</w:t>
      </w:r>
      <w:r w:rsidR="007C0C77">
        <w:rPr>
          <w:rFonts w:ascii="Times New Roman" w:eastAsia="Times New Roman" w:hAnsi="Times New Roman" w:cs="Times New Roman"/>
          <w:lang w:val="en-US"/>
        </w:rPr>
        <w:t xml:space="preserve">. </w:t>
      </w:r>
    </w:p>
    <w:p w14:paraId="55D5DBB2" w14:textId="77777777" w:rsidR="00ED04CF" w:rsidRDefault="00ED04CF">
      <w:pPr>
        <w:pBdr>
          <w:top w:val="nil"/>
          <w:left w:val="nil"/>
          <w:bottom w:val="nil"/>
          <w:right w:val="nil"/>
          <w:between w:val="nil"/>
        </w:pBdr>
        <w:spacing w:after="0"/>
        <w:jc w:val="both"/>
        <w:rPr>
          <w:rFonts w:ascii="Times New Roman" w:eastAsia="Times New Roman" w:hAnsi="Times New Roman" w:cs="Times New Roman"/>
          <w:color w:val="000000"/>
        </w:rPr>
      </w:pPr>
    </w:p>
    <w:p w14:paraId="085A29E3" w14:textId="5BF83139" w:rsidR="00ED04CF" w:rsidRDefault="00E25A18">
      <w:pPr>
        <w:pBdr>
          <w:top w:val="nil"/>
          <w:left w:val="nil"/>
          <w:bottom w:val="nil"/>
          <w:right w:val="nil"/>
          <w:between w:val="nil"/>
        </w:pBdr>
        <w:spacing w:after="0"/>
        <w:jc w:val="both"/>
        <w:rPr>
          <w:rFonts w:ascii="Times New Roman" w:eastAsia="Times New Roman" w:hAnsi="Times New Roman" w:cs="Times New Roman"/>
          <w:b/>
        </w:rPr>
      </w:pPr>
      <w:r>
        <w:rPr>
          <w:rFonts w:ascii="Times New Roman" w:eastAsia="Times New Roman" w:hAnsi="Times New Roman" w:cs="Times New Roman"/>
          <w:b/>
        </w:rPr>
        <w:t>DAFTAR PUSTAKA</w:t>
      </w:r>
    </w:p>
    <w:p w14:paraId="41BEA41C" w14:textId="77777777" w:rsidR="007F397D" w:rsidRPr="007F397D" w:rsidRDefault="007B2506" w:rsidP="007F397D">
      <w:pPr>
        <w:pStyle w:val="Bibliografi1"/>
        <w:spacing w:line="276" w:lineRule="auto"/>
        <w:rPr>
          <w:b w:val="0"/>
        </w:rPr>
      </w:pPr>
      <w:r w:rsidRPr="007F397D">
        <w:rPr>
          <w:b w:val="0"/>
        </w:rPr>
        <w:fldChar w:fldCharType="begin"/>
      </w:r>
      <w:r w:rsidRPr="007F397D">
        <w:rPr>
          <w:b w:val="0"/>
        </w:rPr>
        <w:instrText xml:space="preserve"> ADDIN ZOTERO_BIBL {"uncited":[],"omitted":[],"custom":[]} CSL_BIBLIOGRAPHY </w:instrText>
      </w:r>
      <w:r w:rsidRPr="007F397D">
        <w:rPr>
          <w:b w:val="0"/>
        </w:rPr>
        <w:fldChar w:fldCharType="separate"/>
      </w:r>
      <w:r w:rsidR="007F397D" w:rsidRPr="007F397D">
        <w:rPr>
          <w:b w:val="0"/>
        </w:rPr>
        <w:t xml:space="preserve">Anugrahana, A. (2020). Hambatan, Solusi dan Harapan: Pembelajaran Daring Selama Masa Pandemi Covid-19 Oleh Guru Sekolah Dasar. </w:t>
      </w:r>
      <w:r w:rsidR="007F397D" w:rsidRPr="007F397D">
        <w:rPr>
          <w:b w:val="0"/>
          <w:i/>
          <w:iCs/>
        </w:rPr>
        <w:t>Scholaria: Jurnal Pendidikan dan Kebudayaan</w:t>
      </w:r>
      <w:r w:rsidR="007F397D" w:rsidRPr="007F397D">
        <w:rPr>
          <w:b w:val="0"/>
        </w:rPr>
        <w:t xml:space="preserve">, </w:t>
      </w:r>
      <w:r w:rsidR="007F397D" w:rsidRPr="007F397D">
        <w:rPr>
          <w:b w:val="0"/>
          <w:i/>
          <w:iCs/>
        </w:rPr>
        <w:t>10</w:t>
      </w:r>
      <w:r w:rsidR="007F397D" w:rsidRPr="007F397D">
        <w:rPr>
          <w:b w:val="0"/>
        </w:rPr>
        <w:t>(3), 282–289. https://doi.org/10.24246/j.js.2020.v10.i3.p282-289</w:t>
      </w:r>
    </w:p>
    <w:p w14:paraId="49AAA867" w14:textId="77777777" w:rsidR="007F397D" w:rsidRPr="007F397D" w:rsidRDefault="007F397D" w:rsidP="007F397D">
      <w:pPr>
        <w:pStyle w:val="Bibliografi1"/>
        <w:spacing w:line="276" w:lineRule="auto"/>
        <w:rPr>
          <w:b w:val="0"/>
        </w:rPr>
      </w:pPr>
      <w:r w:rsidRPr="007F397D">
        <w:rPr>
          <w:b w:val="0"/>
        </w:rPr>
        <w:t xml:space="preserve">Ariefin, D., &amp; Darmawan, I. P. A. (2021). Pemecahan Masalah dalam Pembelajaran Melalui Kreativitas Guru Selama Masa Pandemi: Problem Solving In Learning Through Teacher Creativity During the Pandemic. </w:t>
      </w:r>
      <w:r w:rsidRPr="007F397D">
        <w:rPr>
          <w:b w:val="0"/>
          <w:i/>
          <w:iCs/>
        </w:rPr>
        <w:t>PASCA: Jurnal Teologi dan Pendidikan Agama Kristen</w:t>
      </w:r>
      <w:r w:rsidRPr="007F397D">
        <w:rPr>
          <w:b w:val="0"/>
        </w:rPr>
        <w:t xml:space="preserve">, </w:t>
      </w:r>
      <w:r w:rsidRPr="007F397D">
        <w:rPr>
          <w:b w:val="0"/>
          <w:i/>
          <w:iCs/>
        </w:rPr>
        <w:t>17</w:t>
      </w:r>
      <w:r w:rsidRPr="007F397D">
        <w:rPr>
          <w:b w:val="0"/>
        </w:rPr>
        <w:t>(1), 55–63. https://doi.org/10.46494/psc.v17i1.129</w:t>
      </w:r>
    </w:p>
    <w:p w14:paraId="330B5647" w14:textId="77777777" w:rsidR="007F397D" w:rsidRPr="007F397D" w:rsidRDefault="007F397D" w:rsidP="007F397D">
      <w:pPr>
        <w:pStyle w:val="Bibliografi1"/>
        <w:spacing w:line="276" w:lineRule="auto"/>
        <w:rPr>
          <w:b w:val="0"/>
        </w:rPr>
      </w:pPr>
      <w:r w:rsidRPr="007F397D">
        <w:rPr>
          <w:b w:val="0"/>
        </w:rPr>
        <w:t xml:space="preserve">Ariyanto, M., Kristin, F., &amp; Anugraheni, I. (2018). PENERAPAN MODEL PEMBELAJARAN PROBLEM SOLVING UNTUK MENINGKATKAN KEMAMPUAN BERPIKIR KRITIS DAN HASIL BELAJAR SISWA. </w:t>
      </w:r>
      <w:r w:rsidRPr="007F397D">
        <w:rPr>
          <w:b w:val="0"/>
          <w:i/>
          <w:iCs/>
        </w:rPr>
        <w:t>JGK (Jurnal Guru Kita)</w:t>
      </w:r>
      <w:r w:rsidRPr="007F397D">
        <w:rPr>
          <w:b w:val="0"/>
        </w:rPr>
        <w:t xml:space="preserve">, </w:t>
      </w:r>
      <w:r w:rsidRPr="007F397D">
        <w:rPr>
          <w:b w:val="0"/>
          <w:i/>
          <w:iCs/>
        </w:rPr>
        <w:t>2</w:t>
      </w:r>
      <w:r w:rsidRPr="007F397D">
        <w:rPr>
          <w:b w:val="0"/>
        </w:rPr>
        <w:t>(3), 106–115. https://doi.org/10.24114/jgk.v2i3.10392</w:t>
      </w:r>
    </w:p>
    <w:p w14:paraId="54F9B9FC" w14:textId="77777777" w:rsidR="007F397D" w:rsidRPr="007F397D" w:rsidRDefault="007F397D" w:rsidP="007F397D">
      <w:pPr>
        <w:pStyle w:val="Bibliografi1"/>
        <w:spacing w:line="276" w:lineRule="auto"/>
        <w:rPr>
          <w:b w:val="0"/>
        </w:rPr>
      </w:pPr>
      <w:r w:rsidRPr="007F397D">
        <w:rPr>
          <w:b w:val="0"/>
        </w:rPr>
        <w:t xml:space="preserve">Benyamin, B. (2021). SINERGI KRUSIAL DALAM PEMBELAJARAN PENDIDIKAN AGAMA KRISTEN PADA MASA PANDEMI COVID 19. </w:t>
      </w:r>
      <w:r w:rsidRPr="007F397D">
        <w:rPr>
          <w:b w:val="0"/>
          <w:i/>
          <w:iCs/>
        </w:rPr>
        <w:t>PROVIDENSI : Jurnal Pendidikan Dan Teologi</w:t>
      </w:r>
      <w:r w:rsidRPr="007F397D">
        <w:rPr>
          <w:b w:val="0"/>
        </w:rPr>
        <w:t xml:space="preserve">, </w:t>
      </w:r>
      <w:r w:rsidRPr="007F397D">
        <w:rPr>
          <w:b w:val="0"/>
          <w:i/>
          <w:iCs/>
        </w:rPr>
        <w:t>4</w:t>
      </w:r>
      <w:r w:rsidRPr="007F397D">
        <w:rPr>
          <w:b w:val="0"/>
        </w:rPr>
        <w:t>(2), 110–118. https://doi.org/10.51902/providensi.v4i2.196</w:t>
      </w:r>
    </w:p>
    <w:p w14:paraId="0B60CA5F" w14:textId="77777777" w:rsidR="007F397D" w:rsidRPr="007F397D" w:rsidRDefault="007F397D" w:rsidP="007F397D">
      <w:pPr>
        <w:pStyle w:val="Bibliografi1"/>
        <w:spacing w:line="276" w:lineRule="auto"/>
        <w:rPr>
          <w:b w:val="0"/>
        </w:rPr>
      </w:pPr>
      <w:r w:rsidRPr="007F397D">
        <w:rPr>
          <w:b w:val="0"/>
        </w:rPr>
        <w:t xml:space="preserve">Benyamin, P. I., &amp; Gracia, F. Y. (2022). Penerapan Model PAIKEM Pada Pendidikan Agama Kristen Berbasis CBSA Di Era Pandemi Covid-19. </w:t>
      </w:r>
      <w:r w:rsidRPr="007F397D">
        <w:rPr>
          <w:b w:val="0"/>
          <w:i/>
          <w:iCs/>
        </w:rPr>
        <w:t>JURNAL TEOLOGI GRACIA DEO</w:t>
      </w:r>
      <w:r w:rsidRPr="007F397D">
        <w:rPr>
          <w:b w:val="0"/>
        </w:rPr>
        <w:t xml:space="preserve">, </w:t>
      </w:r>
      <w:r w:rsidRPr="007F397D">
        <w:rPr>
          <w:b w:val="0"/>
          <w:i/>
          <w:iCs/>
        </w:rPr>
        <w:t>4</w:t>
      </w:r>
      <w:r w:rsidRPr="007F397D">
        <w:rPr>
          <w:b w:val="0"/>
        </w:rPr>
        <w:t>(1). https://doi.org/10.46929/graciadeo.v4i1.115</w:t>
      </w:r>
    </w:p>
    <w:p w14:paraId="1B405F7A" w14:textId="77777777" w:rsidR="007F397D" w:rsidRPr="007F397D" w:rsidRDefault="007F397D" w:rsidP="007F397D">
      <w:pPr>
        <w:pStyle w:val="Bibliografi1"/>
        <w:spacing w:line="276" w:lineRule="auto"/>
        <w:rPr>
          <w:b w:val="0"/>
        </w:rPr>
      </w:pPr>
      <w:r w:rsidRPr="007F397D">
        <w:rPr>
          <w:b w:val="0"/>
        </w:rPr>
        <w:t xml:space="preserve">Benyamin, P. I., Salman, I., Pantan, F., Wiryohadi, W., &amp; Mahendra, Y. (2021). Evaluasi Pembelajaran Daring Pendidikan Agama Kristen di Masa Pandemi. </w:t>
      </w:r>
      <w:r w:rsidRPr="007F397D">
        <w:rPr>
          <w:b w:val="0"/>
          <w:i/>
          <w:iCs/>
        </w:rPr>
        <w:t>Jurnal Teologi Berita Hidup</w:t>
      </w:r>
      <w:r w:rsidRPr="007F397D">
        <w:rPr>
          <w:b w:val="0"/>
        </w:rPr>
        <w:t xml:space="preserve">, </w:t>
      </w:r>
      <w:r w:rsidRPr="007F397D">
        <w:rPr>
          <w:b w:val="0"/>
          <w:i/>
          <w:iCs/>
        </w:rPr>
        <w:t>4</w:t>
      </w:r>
      <w:r w:rsidRPr="007F397D">
        <w:rPr>
          <w:b w:val="0"/>
        </w:rPr>
        <w:t>(1), 52–59. https://doi.org/10.38189/jtbh.v4i1.174</w:t>
      </w:r>
    </w:p>
    <w:p w14:paraId="0F9B914E" w14:textId="77777777" w:rsidR="007F397D" w:rsidRPr="007F397D" w:rsidRDefault="007F397D" w:rsidP="007F397D">
      <w:pPr>
        <w:pStyle w:val="Bibliografi1"/>
        <w:spacing w:line="276" w:lineRule="auto"/>
        <w:rPr>
          <w:b w:val="0"/>
        </w:rPr>
      </w:pPr>
      <w:r w:rsidRPr="007F397D">
        <w:rPr>
          <w:b w:val="0"/>
        </w:rPr>
        <w:t xml:space="preserve">Binti Yusup, W. (2022). Efektivitas Penggunaan Model Pembelajaran Contextual Teaching and Learning Terhadap Kemampuan Berpikir Kritis Peserta Didik Pada Pembelajaran Pendidikan Agama Kristen. </w:t>
      </w:r>
      <w:r w:rsidRPr="007F397D">
        <w:rPr>
          <w:b w:val="0"/>
          <w:i/>
          <w:iCs/>
        </w:rPr>
        <w:t>Harati: Jurnal Pendidikan Kristen</w:t>
      </w:r>
      <w:r w:rsidRPr="007F397D">
        <w:rPr>
          <w:b w:val="0"/>
        </w:rPr>
        <w:t xml:space="preserve">, </w:t>
      </w:r>
      <w:r w:rsidRPr="007F397D">
        <w:rPr>
          <w:b w:val="0"/>
          <w:i/>
          <w:iCs/>
        </w:rPr>
        <w:t>2</w:t>
      </w:r>
      <w:r w:rsidRPr="007F397D">
        <w:rPr>
          <w:b w:val="0"/>
        </w:rPr>
        <w:t>(1), 18–31. https://doi.org/10.54170/harati.v2i1.93</w:t>
      </w:r>
    </w:p>
    <w:p w14:paraId="5E2229D6" w14:textId="77777777" w:rsidR="007F397D" w:rsidRPr="007F397D" w:rsidRDefault="007F397D" w:rsidP="007F397D">
      <w:pPr>
        <w:pStyle w:val="Bibliografi1"/>
        <w:spacing w:line="276" w:lineRule="auto"/>
        <w:rPr>
          <w:b w:val="0"/>
        </w:rPr>
      </w:pPr>
      <w:r w:rsidRPr="007F397D">
        <w:rPr>
          <w:b w:val="0"/>
        </w:rPr>
        <w:t xml:space="preserve">Darianti, &amp; Tafonao, T. (2021). Problem Pembelajaran Pendidikan Agama Kristen Dimasa Pandemi Terhadap Psikologi Anak. </w:t>
      </w:r>
      <w:r w:rsidRPr="007F397D">
        <w:rPr>
          <w:b w:val="0"/>
          <w:i/>
          <w:iCs/>
        </w:rPr>
        <w:t>SANCTUM DOMINE: JURNAL TEOLOGI</w:t>
      </w:r>
      <w:r w:rsidRPr="007F397D">
        <w:rPr>
          <w:b w:val="0"/>
        </w:rPr>
        <w:t xml:space="preserve">, </w:t>
      </w:r>
      <w:r w:rsidRPr="007F397D">
        <w:rPr>
          <w:b w:val="0"/>
          <w:i/>
          <w:iCs/>
        </w:rPr>
        <w:t>10</w:t>
      </w:r>
      <w:r w:rsidRPr="007F397D">
        <w:rPr>
          <w:b w:val="0"/>
        </w:rPr>
        <w:t>(2), 39–56. https://doi.org/10.46495/sdjt.v10i2.97</w:t>
      </w:r>
    </w:p>
    <w:p w14:paraId="5FABE20A" w14:textId="77777777" w:rsidR="007F397D" w:rsidRPr="007F397D" w:rsidRDefault="007F397D" w:rsidP="007F397D">
      <w:pPr>
        <w:pStyle w:val="Bibliografi1"/>
        <w:spacing w:line="276" w:lineRule="auto"/>
        <w:rPr>
          <w:b w:val="0"/>
        </w:rPr>
      </w:pPr>
      <w:r w:rsidRPr="007F397D">
        <w:rPr>
          <w:b w:val="0"/>
        </w:rPr>
        <w:t xml:space="preserve">Elisabet Juliana Steidy Gerungan, M. R. (2021). </w:t>
      </w:r>
      <w:r w:rsidRPr="007F397D">
        <w:rPr>
          <w:b w:val="0"/>
          <w:i/>
          <w:iCs/>
        </w:rPr>
        <w:t>Tanggung Jawab Etis Guru Dalam Pembelajaran Pendidikan Agama Kristen Pada Masa Pandemi Covid-19</w:t>
      </w:r>
      <w:r w:rsidRPr="007F397D">
        <w:rPr>
          <w:b w:val="0"/>
        </w:rPr>
        <w:t>. https://doi.org/10.5281/ZENODO.5548915</w:t>
      </w:r>
    </w:p>
    <w:p w14:paraId="600B77AB" w14:textId="77777777" w:rsidR="007F397D" w:rsidRPr="007F397D" w:rsidRDefault="007F397D" w:rsidP="007F397D">
      <w:pPr>
        <w:pStyle w:val="Bibliografi1"/>
        <w:spacing w:line="276" w:lineRule="auto"/>
        <w:rPr>
          <w:b w:val="0"/>
        </w:rPr>
      </w:pPr>
      <w:r w:rsidRPr="007F397D">
        <w:rPr>
          <w:b w:val="0"/>
        </w:rPr>
        <w:t xml:space="preserve">Evi, T., &amp; Indarini, E. (2021). Meta Analisis Efektivitas Model Problem Based Learning dan Problem Solving Terhadap Kemampuan Berpikir Kritis Mata Pelajaran Matematika Siswa Sekolah Dasar. </w:t>
      </w:r>
      <w:r w:rsidRPr="007F397D">
        <w:rPr>
          <w:b w:val="0"/>
          <w:i/>
          <w:iCs/>
        </w:rPr>
        <w:t>EDUKATIF : JURNAL ILMU PENDIDIKAN</w:t>
      </w:r>
      <w:r w:rsidRPr="007F397D">
        <w:rPr>
          <w:b w:val="0"/>
        </w:rPr>
        <w:t xml:space="preserve">, </w:t>
      </w:r>
      <w:r w:rsidRPr="007F397D">
        <w:rPr>
          <w:b w:val="0"/>
          <w:i/>
          <w:iCs/>
        </w:rPr>
        <w:t>3</w:t>
      </w:r>
      <w:r w:rsidRPr="007F397D">
        <w:rPr>
          <w:b w:val="0"/>
        </w:rPr>
        <w:t>(2), 385–395. https://doi.org/10.31004/edukatif.v3i2.314</w:t>
      </w:r>
    </w:p>
    <w:p w14:paraId="32FAB363" w14:textId="77777777" w:rsidR="007F397D" w:rsidRPr="007F397D" w:rsidRDefault="007F397D" w:rsidP="007F397D">
      <w:pPr>
        <w:pStyle w:val="Bibliografi1"/>
        <w:spacing w:line="276" w:lineRule="auto"/>
        <w:rPr>
          <w:b w:val="0"/>
        </w:rPr>
      </w:pPr>
      <w:r w:rsidRPr="007F397D">
        <w:rPr>
          <w:b w:val="0"/>
        </w:rPr>
        <w:t xml:space="preserve">Febilia Melanie Kasiuhe, J. H. L. (2021). </w:t>
      </w:r>
      <w:r w:rsidRPr="007F397D">
        <w:rPr>
          <w:b w:val="0"/>
          <w:i/>
          <w:iCs/>
        </w:rPr>
        <w:t>Profesionalitas Guru SMA dalam Pembelajaran Pendidikan Agama Kristen pada Masa Pandemi Covid-19</w:t>
      </w:r>
      <w:r w:rsidRPr="007F397D">
        <w:rPr>
          <w:b w:val="0"/>
        </w:rPr>
        <w:t>. https://doi.org/10.5281/ZENODO.5548925</w:t>
      </w:r>
    </w:p>
    <w:p w14:paraId="56C0B5C1" w14:textId="77777777" w:rsidR="007F397D" w:rsidRPr="007F397D" w:rsidRDefault="007F397D" w:rsidP="007F397D">
      <w:pPr>
        <w:pStyle w:val="Bibliografi1"/>
        <w:spacing w:line="276" w:lineRule="auto"/>
        <w:rPr>
          <w:b w:val="0"/>
        </w:rPr>
      </w:pPr>
      <w:r w:rsidRPr="007F397D">
        <w:rPr>
          <w:b w:val="0"/>
        </w:rPr>
        <w:t xml:space="preserve">Hardianto, H., &amp; Baharuddin, M. R. (2019). Efektifitas Penerapan Model Pembelajaran PAIKEM Gembrot terhadap Peningkatan Hasil Belajar Mahasiswa pada Mata Kuliah Pembelajaran Matematika Sekolah Dasar. </w:t>
      </w:r>
      <w:r w:rsidRPr="007F397D">
        <w:rPr>
          <w:b w:val="0"/>
          <w:i/>
          <w:iCs/>
        </w:rPr>
        <w:t>Cokroaminoto Journal of Primary Education</w:t>
      </w:r>
      <w:r w:rsidRPr="007F397D">
        <w:rPr>
          <w:b w:val="0"/>
        </w:rPr>
        <w:t xml:space="preserve">, </w:t>
      </w:r>
      <w:r w:rsidRPr="007F397D">
        <w:rPr>
          <w:b w:val="0"/>
          <w:i/>
          <w:iCs/>
        </w:rPr>
        <w:t>2</w:t>
      </w:r>
      <w:r w:rsidRPr="007F397D">
        <w:rPr>
          <w:b w:val="0"/>
        </w:rPr>
        <w:t>(1), 27–33. https://doi.org/10.30605/cjpe.212019.105</w:t>
      </w:r>
    </w:p>
    <w:p w14:paraId="3A099052" w14:textId="77777777" w:rsidR="007F397D" w:rsidRPr="007F397D" w:rsidRDefault="007F397D" w:rsidP="007F397D">
      <w:pPr>
        <w:pStyle w:val="Bibliografi1"/>
        <w:spacing w:line="276" w:lineRule="auto"/>
        <w:rPr>
          <w:b w:val="0"/>
        </w:rPr>
      </w:pPr>
      <w:r w:rsidRPr="007F397D">
        <w:rPr>
          <w:b w:val="0"/>
        </w:rPr>
        <w:t xml:space="preserve">Huda, S. A. (2020). Guru Kreatif di Masa Pandemi Covid-19. </w:t>
      </w:r>
      <w:r w:rsidRPr="007F397D">
        <w:rPr>
          <w:b w:val="0"/>
          <w:i/>
          <w:iCs/>
        </w:rPr>
        <w:t>Prosiding Seminar Nasional Pendidikan STKIP Kusuma Negara III</w:t>
      </w:r>
      <w:r w:rsidRPr="007F397D">
        <w:rPr>
          <w:b w:val="0"/>
        </w:rPr>
        <w:t>, 21–32.</w:t>
      </w:r>
    </w:p>
    <w:p w14:paraId="1BF26026" w14:textId="77777777" w:rsidR="007F397D" w:rsidRPr="007F397D" w:rsidRDefault="007F397D" w:rsidP="007F397D">
      <w:pPr>
        <w:pStyle w:val="Bibliografi1"/>
        <w:spacing w:line="276" w:lineRule="auto"/>
        <w:rPr>
          <w:b w:val="0"/>
        </w:rPr>
      </w:pPr>
      <w:r w:rsidRPr="007F397D">
        <w:rPr>
          <w:b w:val="0"/>
        </w:rPr>
        <w:t xml:space="preserve">Hutapea, R. H. (2020a). Kreativitas Mengajar Guru Pendidikan Agama Kristen Di Masa Covid-19. </w:t>
      </w:r>
      <w:r w:rsidRPr="007F397D">
        <w:rPr>
          <w:b w:val="0"/>
          <w:i/>
          <w:iCs/>
        </w:rPr>
        <w:t>Didache: Journal of Christian Education</w:t>
      </w:r>
      <w:r w:rsidRPr="007F397D">
        <w:rPr>
          <w:b w:val="0"/>
        </w:rPr>
        <w:t xml:space="preserve">, </w:t>
      </w:r>
      <w:r w:rsidRPr="007F397D">
        <w:rPr>
          <w:b w:val="0"/>
          <w:i/>
          <w:iCs/>
        </w:rPr>
        <w:t>1</w:t>
      </w:r>
      <w:r w:rsidRPr="007F397D">
        <w:rPr>
          <w:b w:val="0"/>
        </w:rPr>
        <w:t>(1), 1. https://doi.org/10.46445/djce.v1i1.287</w:t>
      </w:r>
    </w:p>
    <w:p w14:paraId="3C5F5AC9" w14:textId="77777777" w:rsidR="007F397D" w:rsidRPr="007F397D" w:rsidRDefault="007F397D" w:rsidP="007F397D">
      <w:pPr>
        <w:pStyle w:val="Bibliografi1"/>
        <w:spacing w:line="276" w:lineRule="auto"/>
        <w:rPr>
          <w:b w:val="0"/>
        </w:rPr>
      </w:pPr>
      <w:r w:rsidRPr="007F397D">
        <w:rPr>
          <w:b w:val="0"/>
        </w:rPr>
        <w:t xml:space="preserve">Hutapea, R. H. (2020b). Model Pembelajaran Kooperatif Tipe Make A Match dalam Pendidikan Agama Kristen. </w:t>
      </w:r>
      <w:r w:rsidRPr="007F397D">
        <w:rPr>
          <w:b w:val="0"/>
          <w:i/>
          <w:iCs/>
        </w:rPr>
        <w:t>SOTIRIA (Jurnal Theologia Dan Pendidikan Agama Kristen)</w:t>
      </w:r>
      <w:r w:rsidRPr="007F397D">
        <w:rPr>
          <w:b w:val="0"/>
        </w:rPr>
        <w:t xml:space="preserve">, </w:t>
      </w:r>
      <w:r w:rsidRPr="007F397D">
        <w:rPr>
          <w:b w:val="0"/>
          <w:i/>
          <w:iCs/>
        </w:rPr>
        <w:t>3</w:t>
      </w:r>
      <w:r w:rsidRPr="007F397D">
        <w:rPr>
          <w:b w:val="0"/>
        </w:rPr>
        <w:t>(1), 1–10. https://doi.org/10.47166/sot.v3i1.16</w:t>
      </w:r>
    </w:p>
    <w:p w14:paraId="312AA7B6" w14:textId="77777777" w:rsidR="007F397D" w:rsidRPr="007F397D" w:rsidRDefault="007F397D" w:rsidP="007F397D">
      <w:pPr>
        <w:pStyle w:val="Bibliografi1"/>
        <w:spacing w:line="276" w:lineRule="auto"/>
        <w:rPr>
          <w:b w:val="0"/>
        </w:rPr>
      </w:pPr>
      <w:r w:rsidRPr="007F397D">
        <w:rPr>
          <w:b w:val="0"/>
        </w:rPr>
        <w:t xml:space="preserve">Manullang, J., Sidabutar, H., &amp; Manullang, A. (2021). EFEKTIFITAS METODE DISKUSI DALAM PEMBELAJARAN PENDIDIKAN AGAMA KRISTEN PADA MASA PANDEMI COVID-19. </w:t>
      </w:r>
      <w:r w:rsidRPr="007F397D">
        <w:rPr>
          <w:b w:val="0"/>
          <w:i/>
          <w:iCs/>
        </w:rPr>
        <w:lastRenderedPageBreak/>
        <w:t>Jurnal Imiah Pendidikan Dan Pembelajaran</w:t>
      </w:r>
      <w:r w:rsidRPr="007F397D">
        <w:rPr>
          <w:b w:val="0"/>
        </w:rPr>
        <w:t xml:space="preserve">, </w:t>
      </w:r>
      <w:r w:rsidRPr="007F397D">
        <w:rPr>
          <w:b w:val="0"/>
          <w:i/>
          <w:iCs/>
        </w:rPr>
        <w:t>5</w:t>
      </w:r>
      <w:r w:rsidRPr="007F397D">
        <w:rPr>
          <w:b w:val="0"/>
        </w:rPr>
        <w:t>(3), Article 3. https://ejournal.undiksha.ac.id/index.php/JIPP/article/view/39268</w:t>
      </w:r>
    </w:p>
    <w:p w14:paraId="4C70D106" w14:textId="77777777" w:rsidR="007F397D" w:rsidRPr="007F397D" w:rsidRDefault="007F397D" w:rsidP="007F397D">
      <w:pPr>
        <w:pStyle w:val="Bibliografi1"/>
        <w:spacing w:line="276" w:lineRule="auto"/>
        <w:rPr>
          <w:b w:val="0"/>
        </w:rPr>
      </w:pPr>
      <w:r w:rsidRPr="007F397D">
        <w:rPr>
          <w:b w:val="0"/>
        </w:rPr>
        <w:t xml:space="preserve">Manuputy, P., &amp; Lakoruhut, N. (2020). PROBLEMATIKA GURU PENDIDIKAN AGAMA KRISTEN DALAM PEMBELAJARAN PADA MASA PANDEMI COVID-19. </w:t>
      </w:r>
      <w:r w:rsidRPr="007F397D">
        <w:rPr>
          <w:b w:val="0"/>
          <w:i/>
          <w:iCs/>
        </w:rPr>
        <w:t>DIDAXEI</w:t>
      </w:r>
      <w:r w:rsidRPr="007F397D">
        <w:rPr>
          <w:b w:val="0"/>
        </w:rPr>
        <w:t xml:space="preserve">, </w:t>
      </w:r>
      <w:r w:rsidRPr="007F397D">
        <w:rPr>
          <w:b w:val="0"/>
          <w:i/>
          <w:iCs/>
        </w:rPr>
        <w:t>1</w:t>
      </w:r>
      <w:r w:rsidRPr="007F397D">
        <w:rPr>
          <w:b w:val="0"/>
        </w:rPr>
        <w:t>(2), Article 2. http://e-journal.iaknambon.ac.id/index.php/DX/article/view/220</w:t>
      </w:r>
    </w:p>
    <w:p w14:paraId="1F0FC034" w14:textId="77777777" w:rsidR="007F397D" w:rsidRPr="007F397D" w:rsidRDefault="007F397D" w:rsidP="007F397D">
      <w:pPr>
        <w:pStyle w:val="Bibliografi1"/>
        <w:spacing w:line="276" w:lineRule="auto"/>
        <w:rPr>
          <w:b w:val="0"/>
        </w:rPr>
      </w:pPr>
      <w:r w:rsidRPr="007F397D">
        <w:rPr>
          <w:b w:val="0"/>
        </w:rPr>
        <w:t xml:space="preserve">Massang, B., Kindangen, M., &amp; Tulung, J. M. (2022). Media Audio Visual dalam Pembelajaran Pendidikan Agama Kristen: Studi Tentang Motivasi Belajar Siswa di Masa Pandemi. </w:t>
      </w:r>
      <w:r w:rsidRPr="007F397D">
        <w:rPr>
          <w:b w:val="0"/>
          <w:i/>
          <w:iCs/>
        </w:rPr>
        <w:t>Jurnal Educatio FKIP UNMA</w:t>
      </w:r>
      <w:r w:rsidRPr="007F397D">
        <w:rPr>
          <w:b w:val="0"/>
        </w:rPr>
        <w:t xml:space="preserve">, </w:t>
      </w:r>
      <w:r w:rsidRPr="007F397D">
        <w:rPr>
          <w:b w:val="0"/>
          <w:i/>
          <w:iCs/>
        </w:rPr>
        <w:t>8</w:t>
      </w:r>
      <w:r w:rsidRPr="007F397D">
        <w:rPr>
          <w:b w:val="0"/>
        </w:rPr>
        <w:t>(1), 337–343. https://doi.org/10.31949/educatio.v8i1.2050</w:t>
      </w:r>
    </w:p>
    <w:p w14:paraId="3A4D4962" w14:textId="77777777" w:rsidR="007F397D" w:rsidRPr="007F397D" w:rsidRDefault="007F397D" w:rsidP="007F397D">
      <w:pPr>
        <w:pStyle w:val="Bibliografi1"/>
        <w:spacing w:line="276" w:lineRule="auto"/>
        <w:rPr>
          <w:b w:val="0"/>
        </w:rPr>
      </w:pPr>
      <w:r w:rsidRPr="007F397D">
        <w:rPr>
          <w:b w:val="0"/>
        </w:rPr>
        <w:t xml:space="preserve">Nur, A. S., &amp; Massang, B. (2016). PENGARUH POLA ASUH ORANG TUA, KONSEP DIRI, DAN MOTIVASI BERPRESTASI TERHADAP PRESTASI BELAJAR MATEMATIKA SISWA KELAS IX SMP NEGERI DI KOTA MERAUKE. </w:t>
      </w:r>
      <w:r w:rsidRPr="007F397D">
        <w:rPr>
          <w:b w:val="0"/>
          <w:i/>
          <w:iCs/>
        </w:rPr>
        <w:t>Suska Journal of Mathematics Education</w:t>
      </w:r>
      <w:r w:rsidRPr="007F397D">
        <w:rPr>
          <w:b w:val="0"/>
        </w:rPr>
        <w:t xml:space="preserve">, </w:t>
      </w:r>
      <w:r w:rsidRPr="007F397D">
        <w:rPr>
          <w:b w:val="0"/>
          <w:i/>
          <w:iCs/>
        </w:rPr>
        <w:t>2</w:t>
      </w:r>
      <w:r w:rsidRPr="007F397D">
        <w:rPr>
          <w:b w:val="0"/>
        </w:rPr>
        <w:t>(2), 89. https://doi.org/10.24014/sjme.v2i2.2067</w:t>
      </w:r>
    </w:p>
    <w:p w14:paraId="4204FACF" w14:textId="77777777" w:rsidR="007F397D" w:rsidRPr="007F397D" w:rsidRDefault="007F397D" w:rsidP="007F397D">
      <w:pPr>
        <w:pStyle w:val="Bibliografi1"/>
        <w:spacing w:line="276" w:lineRule="auto"/>
        <w:rPr>
          <w:b w:val="0"/>
        </w:rPr>
      </w:pPr>
      <w:r w:rsidRPr="007F397D">
        <w:rPr>
          <w:b w:val="0"/>
        </w:rPr>
        <w:t xml:space="preserve">Prajnamitra, T., &amp; Uriptiningsih, A. L. (2021). </w:t>
      </w:r>
      <w:r w:rsidRPr="007F397D">
        <w:rPr>
          <w:b w:val="0"/>
          <w:i/>
          <w:iCs/>
        </w:rPr>
        <w:t>PENERAPAN PAIKEM GEMBROT BERDASI SEBAGAI ALTERNATIF MODEL PEMBELAJARAN PENDIDIKAN AGAMA KRISTEN PADA MASA PANDEMI COVID -19 DI SEKOLAH DASAR</w:t>
      </w:r>
      <w:r w:rsidRPr="007F397D">
        <w:rPr>
          <w:b w:val="0"/>
        </w:rPr>
        <w:t xml:space="preserve">. </w:t>
      </w:r>
      <w:r w:rsidRPr="007F397D">
        <w:rPr>
          <w:b w:val="0"/>
          <w:i/>
          <w:iCs/>
        </w:rPr>
        <w:t>1</w:t>
      </w:r>
      <w:r w:rsidRPr="007F397D">
        <w:rPr>
          <w:b w:val="0"/>
        </w:rPr>
        <w:t>, 12.</w:t>
      </w:r>
    </w:p>
    <w:p w14:paraId="5416B89B" w14:textId="77777777" w:rsidR="007F397D" w:rsidRPr="007F397D" w:rsidRDefault="007F397D" w:rsidP="007F397D">
      <w:pPr>
        <w:pStyle w:val="Bibliografi1"/>
        <w:spacing w:line="276" w:lineRule="auto"/>
        <w:rPr>
          <w:b w:val="0"/>
        </w:rPr>
      </w:pPr>
      <w:r w:rsidRPr="007F397D">
        <w:rPr>
          <w:b w:val="0"/>
        </w:rPr>
        <w:t xml:space="preserve">Ritonga, N., Mone, J. L. T., Yunip, M., &amp; Zega, Y. K. (2021). Implementasi Metode Problem Solving dalam Meningkatkan Pembelajaran Pendidikan Agama Kristen di Sekolah. </w:t>
      </w:r>
      <w:r w:rsidRPr="007F397D">
        <w:rPr>
          <w:b w:val="0"/>
          <w:i/>
          <w:iCs/>
        </w:rPr>
        <w:t>Jurnal Shanan</w:t>
      </w:r>
      <w:r w:rsidRPr="007F397D">
        <w:rPr>
          <w:b w:val="0"/>
        </w:rPr>
        <w:t xml:space="preserve">, </w:t>
      </w:r>
      <w:r w:rsidRPr="007F397D">
        <w:rPr>
          <w:b w:val="0"/>
          <w:i/>
          <w:iCs/>
        </w:rPr>
        <w:t>5</w:t>
      </w:r>
      <w:r w:rsidRPr="007F397D">
        <w:rPr>
          <w:b w:val="0"/>
        </w:rPr>
        <w:t>(1), 29–42. https://doi.org/10.33541/shanan.v5i1.2622</w:t>
      </w:r>
    </w:p>
    <w:p w14:paraId="06B4F13F" w14:textId="77777777" w:rsidR="007F397D" w:rsidRPr="007F397D" w:rsidRDefault="007F397D" w:rsidP="007F397D">
      <w:pPr>
        <w:pStyle w:val="Bibliografi1"/>
        <w:spacing w:line="276" w:lineRule="auto"/>
        <w:rPr>
          <w:b w:val="0"/>
        </w:rPr>
      </w:pPr>
      <w:r w:rsidRPr="007F397D">
        <w:rPr>
          <w:b w:val="0"/>
        </w:rPr>
        <w:t xml:space="preserve">Samosir, C. M., &amp; Boiliu, F. M. (2021). Pembelajaran Pendidikan Agama Kristen Berbasis Daring di Masa Pandemi Covid 19. </w:t>
      </w:r>
      <w:r w:rsidRPr="007F397D">
        <w:rPr>
          <w:b w:val="0"/>
          <w:i/>
          <w:iCs/>
        </w:rPr>
        <w:t>Jurnal Basicedu</w:t>
      </w:r>
      <w:r w:rsidRPr="007F397D">
        <w:rPr>
          <w:b w:val="0"/>
        </w:rPr>
        <w:t xml:space="preserve">, </w:t>
      </w:r>
      <w:r w:rsidRPr="007F397D">
        <w:rPr>
          <w:b w:val="0"/>
          <w:i/>
          <w:iCs/>
        </w:rPr>
        <w:t>5</w:t>
      </w:r>
      <w:r w:rsidRPr="007F397D">
        <w:rPr>
          <w:b w:val="0"/>
        </w:rPr>
        <w:t>(4), 2592–2600. https://doi.org/10.31004/basicedu.v5i4.1257</w:t>
      </w:r>
    </w:p>
    <w:p w14:paraId="6697B6AE" w14:textId="77777777" w:rsidR="007F397D" w:rsidRPr="007F397D" w:rsidRDefault="007F397D" w:rsidP="007F397D">
      <w:pPr>
        <w:pStyle w:val="Bibliografi1"/>
        <w:spacing w:line="276" w:lineRule="auto"/>
        <w:rPr>
          <w:b w:val="0"/>
        </w:rPr>
      </w:pPr>
      <w:r w:rsidRPr="007F397D">
        <w:rPr>
          <w:b w:val="0"/>
        </w:rPr>
        <w:t xml:space="preserve">Silalahi, J. (2017). PENINGKATAN HASIL BELAJAR PENDIDIKAN AGAMA KRISTEN MELALUI METODE CARD SORT PADA SISWA KELAS IV SD NEGERI 163084 KOTA TEBING TINGGI. </w:t>
      </w:r>
      <w:r w:rsidRPr="007F397D">
        <w:rPr>
          <w:b w:val="0"/>
          <w:i/>
          <w:iCs/>
        </w:rPr>
        <w:t>ELEMENTARY SCHOOL JOURNAL PGSD FIP UNIMED</w:t>
      </w:r>
      <w:r w:rsidRPr="007F397D">
        <w:rPr>
          <w:b w:val="0"/>
        </w:rPr>
        <w:t xml:space="preserve">, </w:t>
      </w:r>
      <w:r w:rsidRPr="007F397D">
        <w:rPr>
          <w:b w:val="0"/>
          <w:i/>
          <w:iCs/>
        </w:rPr>
        <w:t>7</w:t>
      </w:r>
      <w:r w:rsidRPr="007F397D">
        <w:rPr>
          <w:b w:val="0"/>
        </w:rPr>
        <w:t>(1), 62–71. https://doi.org/10.24114/esjpgsd.v7i1.6403</w:t>
      </w:r>
    </w:p>
    <w:p w14:paraId="65482546" w14:textId="77777777" w:rsidR="007F397D" w:rsidRPr="007F397D" w:rsidRDefault="007F397D" w:rsidP="007F397D">
      <w:pPr>
        <w:pStyle w:val="Bibliografi1"/>
        <w:spacing w:line="276" w:lineRule="auto"/>
        <w:rPr>
          <w:b w:val="0"/>
        </w:rPr>
      </w:pPr>
      <w:r w:rsidRPr="007F397D">
        <w:rPr>
          <w:b w:val="0"/>
        </w:rPr>
        <w:t xml:space="preserve">Sumarno, Y., Christi, A. M., Gracia, F. Y., Runesi, A., &amp; Timadius, H. (2021). Strategi PAIKEM Terpadu pada Pembelajaran Pendidikan Agama Kristen di era Pandemi Covid-19. </w:t>
      </w:r>
      <w:r w:rsidRPr="007F397D">
        <w:rPr>
          <w:b w:val="0"/>
          <w:i/>
          <w:iCs/>
        </w:rPr>
        <w:t>Fidei: Jurnal Teologi Sistematika dan Praktika</w:t>
      </w:r>
      <w:r w:rsidRPr="007F397D">
        <w:rPr>
          <w:b w:val="0"/>
        </w:rPr>
        <w:t xml:space="preserve">, </w:t>
      </w:r>
      <w:r w:rsidRPr="007F397D">
        <w:rPr>
          <w:b w:val="0"/>
          <w:i/>
          <w:iCs/>
        </w:rPr>
        <w:t>4</w:t>
      </w:r>
      <w:r w:rsidRPr="007F397D">
        <w:rPr>
          <w:b w:val="0"/>
        </w:rPr>
        <w:t>(2), 226–244. https://doi.org/10.34081/fidei.v4i2.274</w:t>
      </w:r>
    </w:p>
    <w:p w14:paraId="1BCAD622" w14:textId="77777777" w:rsidR="007F397D" w:rsidRPr="007F397D" w:rsidRDefault="007F397D" w:rsidP="007F397D">
      <w:pPr>
        <w:pStyle w:val="Bibliografi1"/>
        <w:spacing w:line="276" w:lineRule="auto"/>
        <w:rPr>
          <w:b w:val="0"/>
        </w:rPr>
      </w:pPr>
      <w:r w:rsidRPr="007F397D">
        <w:rPr>
          <w:b w:val="0"/>
        </w:rPr>
        <w:t xml:space="preserve">Syahbana, A. (2012). PENINGKATAN KEMAMPUAN BERPIKIR KRITIS MATEMATIS SISWA SMP MELALUI PENDEKATAN CONTEXTUAL TEACHING AND LEARNING. </w:t>
      </w:r>
      <w:r w:rsidRPr="007F397D">
        <w:rPr>
          <w:b w:val="0"/>
          <w:i/>
          <w:iCs/>
        </w:rPr>
        <w:t>Edumatica : Jurnal Pendidikan Matematika</w:t>
      </w:r>
      <w:r w:rsidRPr="007F397D">
        <w:rPr>
          <w:b w:val="0"/>
        </w:rPr>
        <w:t>. https://doi.org/10.22437/edumatica.v2i01.604</w:t>
      </w:r>
    </w:p>
    <w:p w14:paraId="4F8598D0" w14:textId="77777777" w:rsidR="007F397D" w:rsidRPr="007F397D" w:rsidRDefault="007F397D" w:rsidP="007F397D">
      <w:pPr>
        <w:pStyle w:val="Bibliografi1"/>
        <w:spacing w:line="276" w:lineRule="auto"/>
        <w:rPr>
          <w:b w:val="0"/>
        </w:rPr>
      </w:pPr>
      <w:r w:rsidRPr="007F397D">
        <w:rPr>
          <w:b w:val="0"/>
        </w:rPr>
        <w:t xml:space="preserve">Taneo, D. R., &amp; Nomleni, O. (2022). Penerapan Metode Problem Solving secara Online dalam Meningkatkan Minat Belajar Siswa. </w:t>
      </w:r>
      <w:r w:rsidRPr="007F397D">
        <w:rPr>
          <w:b w:val="0"/>
          <w:i/>
          <w:iCs/>
        </w:rPr>
        <w:t>EDUKATIF : JURNAL ILMU PENDIDIKAN</w:t>
      </w:r>
      <w:r w:rsidRPr="007F397D">
        <w:rPr>
          <w:b w:val="0"/>
        </w:rPr>
        <w:t xml:space="preserve">, </w:t>
      </w:r>
      <w:r w:rsidRPr="007F397D">
        <w:rPr>
          <w:b w:val="0"/>
          <w:i/>
          <w:iCs/>
        </w:rPr>
        <w:t>4</w:t>
      </w:r>
      <w:r w:rsidRPr="007F397D">
        <w:rPr>
          <w:b w:val="0"/>
        </w:rPr>
        <w:t>(2), 2575–2581. https://doi.org/10.31004/edukatif.v4i2.2412</w:t>
      </w:r>
    </w:p>
    <w:p w14:paraId="534441D2" w14:textId="77777777" w:rsidR="007F397D" w:rsidRPr="007F397D" w:rsidRDefault="007F397D" w:rsidP="007F397D">
      <w:pPr>
        <w:pStyle w:val="Bibliografi1"/>
        <w:spacing w:line="276" w:lineRule="auto"/>
        <w:rPr>
          <w:b w:val="0"/>
        </w:rPr>
      </w:pPr>
      <w:r w:rsidRPr="007F397D">
        <w:rPr>
          <w:b w:val="0"/>
        </w:rPr>
        <w:t xml:space="preserve">Tjandra, D. S. (2020). Impelementasi Pembelajaran Pendidikan Agama Kristen di Abad 21. </w:t>
      </w:r>
      <w:r w:rsidRPr="007F397D">
        <w:rPr>
          <w:b w:val="0"/>
          <w:i/>
          <w:iCs/>
        </w:rPr>
        <w:t>SIKIP: Jurnal Pendidikan Agama Kristen</w:t>
      </w:r>
      <w:r w:rsidRPr="007F397D">
        <w:rPr>
          <w:b w:val="0"/>
        </w:rPr>
        <w:t xml:space="preserve">, </w:t>
      </w:r>
      <w:r w:rsidRPr="007F397D">
        <w:rPr>
          <w:b w:val="0"/>
          <w:i/>
          <w:iCs/>
        </w:rPr>
        <w:t>1</w:t>
      </w:r>
      <w:r w:rsidRPr="007F397D">
        <w:rPr>
          <w:b w:val="0"/>
        </w:rPr>
        <w:t>(1), 1–10. https://doi.org/10.52220/sikip.v1i1.33</w:t>
      </w:r>
    </w:p>
    <w:p w14:paraId="7C9E0275" w14:textId="77777777" w:rsidR="007F397D" w:rsidRPr="007F397D" w:rsidRDefault="007F397D" w:rsidP="007F397D">
      <w:pPr>
        <w:pStyle w:val="Bibliografi1"/>
        <w:spacing w:line="276" w:lineRule="auto"/>
        <w:rPr>
          <w:b w:val="0"/>
        </w:rPr>
      </w:pPr>
      <w:r w:rsidRPr="007F397D">
        <w:rPr>
          <w:b w:val="0"/>
        </w:rPr>
        <w:t xml:space="preserve">Untari, S. K. (2020). KREATIFITAS GURU DALAM MENYONGSONG PEMBELAJARAN MASA PANDEMI COVID- 19. </w:t>
      </w:r>
      <w:r w:rsidRPr="007F397D">
        <w:rPr>
          <w:b w:val="0"/>
          <w:i/>
          <w:iCs/>
        </w:rPr>
        <w:t>Buana Pendidikan: Jurnal Fakultas Keguruan dan Ilmu Pendidikan</w:t>
      </w:r>
      <w:r w:rsidRPr="007F397D">
        <w:rPr>
          <w:b w:val="0"/>
        </w:rPr>
        <w:t xml:space="preserve">, </w:t>
      </w:r>
      <w:r w:rsidRPr="007F397D">
        <w:rPr>
          <w:b w:val="0"/>
          <w:i/>
          <w:iCs/>
        </w:rPr>
        <w:t>16</w:t>
      </w:r>
      <w:r w:rsidRPr="007F397D">
        <w:rPr>
          <w:b w:val="0"/>
        </w:rPr>
        <w:t>(30s), 49–53. https://doi.org/10.36456/bp.vol16.no30s.a2757</w:t>
      </w:r>
    </w:p>
    <w:p w14:paraId="5B852F8F" w14:textId="78F66292" w:rsidR="007B2506" w:rsidRDefault="007B2506" w:rsidP="007F397D">
      <w:pPr>
        <w:pBdr>
          <w:top w:val="nil"/>
          <w:left w:val="nil"/>
          <w:bottom w:val="nil"/>
          <w:right w:val="nil"/>
          <w:between w:val="nil"/>
        </w:pBdr>
        <w:spacing w:after="0"/>
        <w:jc w:val="both"/>
        <w:rPr>
          <w:rFonts w:ascii="Times New Roman" w:eastAsia="Times New Roman" w:hAnsi="Times New Roman" w:cs="Times New Roman"/>
          <w:b/>
        </w:rPr>
      </w:pPr>
      <w:r w:rsidRPr="007F397D">
        <w:rPr>
          <w:rFonts w:ascii="Times New Roman" w:eastAsia="Times New Roman" w:hAnsi="Times New Roman" w:cs="Times New Roman"/>
        </w:rPr>
        <w:fldChar w:fldCharType="end"/>
      </w:r>
    </w:p>
    <w:sectPr w:rsidR="007B2506">
      <w:headerReference w:type="default" r:id="rId12"/>
      <w:footerReference w:type="default" r:id="rId13"/>
      <w:pgSz w:w="11906" w:h="16838"/>
      <w:pgMar w:top="1440" w:right="1080" w:bottom="1440" w:left="108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ECCB0" w14:textId="77777777" w:rsidR="00754CD7" w:rsidRDefault="00754CD7">
      <w:pPr>
        <w:spacing w:after="0" w:line="240" w:lineRule="auto"/>
      </w:pPr>
      <w:r>
        <w:separator/>
      </w:r>
    </w:p>
  </w:endnote>
  <w:endnote w:type="continuationSeparator" w:id="0">
    <w:p w14:paraId="36D5F3F8" w14:textId="77777777" w:rsidR="00754CD7" w:rsidRDefault="00754C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9C316" w14:textId="77777777" w:rsidR="00ED04CF" w:rsidRDefault="00E25A18">
    <w:pPr>
      <w:pBdr>
        <w:top w:val="nil"/>
        <w:left w:val="nil"/>
        <w:bottom w:val="nil"/>
        <w:right w:val="nil"/>
        <w:between w:val="nil"/>
      </w:pBd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 xml:space="preserve">Edukatif : Jurnal Ilmu Pendidikan  Vol x No x Bulan  xxx   </w:t>
    </w:r>
  </w:p>
  <w:p w14:paraId="343DE53B" w14:textId="77777777" w:rsidR="00ED04CF" w:rsidRDefault="00E25A18">
    <w:pPr>
      <w:pBdr>
        <w:top w:val="nil"/>
        <w:left w:val="nil"/>
        <w:bottom w:val="nil"/>
        <w:right w:val="nil"/>
        <w:between w:val="nil"/>
      </w:pBd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p-ISSN 2656-8063   e-ISSN 2656-8071</w:t>
    </w:r>
  </w:p>
  <w:p w14:paraId="458FD1CA" w14:textId="77777777" w:rsidR="00ED04CF" w:rsidRDefault="00ED04CF">
    <w:pPr>
      <w:pBdr>
        <w:top w:val="nil"/>
        <w:left w:val="nil"/>
        <w:bottom w:val="nil"/>
        <w:right w:val="nil"/>
        <w:between w:val="nil"/>
      </w:pBdr>
      <w:spacing w:after="0" w:line="240" w:lineRule="auto"/>
      <w:rPr>
        <w:rFonts w:ascii="Times New Roman" w:eastAsia="Times New Roman" w:hAnsi="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6B832" w14:textId="77777777" w:rsidR="00754CD7" w:rsidRDefault="00754CD7">
      <w:pPr>
        <w:spacing w:after="0" w:line="240" w:lineRule="auto"/>
      </w:pPr>
      <w:r>
        <w:separator/>
      </w:r>
    </w:p>
  </w:footnote>
  <w:footnote w:type="continuationSeparator" w:id="0">
    <w:p w14:paraId="555780DD" w14:textId="77777777" w:rsidR="00754CD7" w:rsidRDefault="00754C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795A3" w14:textId="77777777" w:rsidR="00ED04CF" w:rsidRDefault="00E25A18">
    <w:pPr>
      <w:pBdr>
        <w:top w:val="nil"/>
        <w:left w:val="nil"/>
        <w:bottom w:val="nil"/>
        <w:right w:val="nil"/>
        <w:between w:val="nil"/>
      </w:pBdr>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B42D18">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r>
      <w:rPr>
        <w:rFonts w:ascii="Times New Roman" w:eastAsia="Times New Roman" w:hAnsi="Times New Roman" w:cs="Times New Roman"/>
        <w:b/>
        <w:color w:val="000000"/>
      </w:rPr>
      <w:t xml:space="preserve"> </w:t>
    </w:r>
    <w:r>
      <w:rPr>
        <w:color w:val="000000"/>
      </w:rPr>
      <w:t>|</w:t>
    </w:r>
    <w:r>
      <w:rPr>
        <w:b/>
        <w:color w:val="000000"/>
      </w:rPr>
      <w:t xml:space="preserve"> </w:t>
    </w:r>
    <w:r>
      <w:rPr>
        <w:rFonts w:ascii="Times New Roman" w:eastAsia="Times New Roman" w:hAnsi="Times New Roman" w:cs="Times New Roman"/>
        <w:i/>
        <w:color w:val="000000"/>
      </w:rPr>
      <w:t>Judul –Nama Penulis</w:t>
    </w:r>
  </w:p>
  <w:p w14:paraId="2FE47192" w14:textId="77777777" w:rsidR="00ED04CF" w:rsidRDefault="00ED04CF">
    <w:pPr>
      <w:pBdr>
        <w:top w:val="nil"/>
        <w:left w:val="nil"/>
        <w:bottom w:val="nil"/>
        <w:right w:val="nil"/>
        <w:between w:val="nil"/>
      </w:pBdr>
      <w:spacing w:after="0" w:line="240" w:lineRule="auto"/>
      <w:rPr>
        <w:rFonts w:ascii="Times New Roman" w:eastAsia="Times New Roman" w:hAnsi="Times New Roman" w:cs="Times New Roman"/>
        <w:i/>
        <w:color w:val="000000"/>
      </w:rPr>
    </w:pPr>
  </w:p>
  <w:p w14:paraId="69E5C255" w14:textId="77777777" w:rsidR="00ED04CF" w:rsidRDefault="00E25A18">
    <w:pPr>
      <w:pBdr>
        <w:top w:val="nil"/>
        <w:left w:val="nil"/>
        <w:bottom w:val="nil"/>
        <w:right w:val="nil"/>
        <w:between w:val="nil"/>
      </w:pBdr>
      <w:spacing w:after="0" w:line="240" w:lineRule="auto"/>
      <w:ind w:left="567" w:hanging="567"/>
      <w:jc w:val="both"/>
      <w:rPr>
        <w:rFonts w:ascii="Times New Roman" w:eastAsia="Times New Roman" w:hAnsi="Times New Roman" w:cs="Times New Roman"/>
        <w:i/>
        <w:sz w:val="20"/>
        <w:szCs w:val="20"/>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B42D18">
      <w:rPr>
        <w:rFonts w:ascii="Times New Roman" w:eastAsia="Times New Roman" w:hAnsi="Times New Roman" w:cs="Times New Roman"/>
        <w:noProof/>
      </w:rPr>
      <w:t>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t xml:space="preserve"> </w:t>
    </w:r>
    <w:r>
      <w:rPr>
        <w:rFonts w:ascii="Times New Roman" w:eastAsia="Times New Roman" w:hAnsi="Times New Roman" w:cs="Times New Roman"/>
        <w:i/>
        <w:sz w:val="20"/>
        <w:szCs w:val="20"/>
      </w:rPr>
      <w:t>Judul – Nama Penulis</w:t>
    </w:r>
  </w:p>
  <w:p w14:paraId="2E5D1DFB" w14:textId="77777777" w:rsidR="00ED04CF" w:rsidRDefault="00E25A18">
    <w:pPr>
      <w:pBdr>
        <w:top w:val="nil"/>
        <w:left w:val="nil"/>
        <w:bottom w:val="nil"/>
        <w:right w:val="nil"/>
        <w:between w:val="nil"/>
      </w:pBdr>
      <w:spacing w:after="0" w:line="240" w:lineRule="auto"/>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DOI : xxxx</w:t>
    </w:r>
  </w:p>
  <w:p w14:paraId="4553FDA0" w14:textId="77777777" w:rsidR="00ED04CF" w:rsidRDefault="00ED04CF">
    <w:pPr>
      <w:pBdr>
        <w:top w:val="nil"/>
        <w:left w:val="nil"/>
        <w:bottom w:val="nil"/>
        <w:right w:val="nil"/>
        <w:between w:val="nil"/>
      </w:pBdr>
      <w:spacing w:after="0" w:line="240" w:lineRule="auto"/>
      <w:jc w:val="both"/>
      <w:rPr>
        <w:rFonts w:ascii="Times New Roman" w:eastAsia="Times New Roman" w:hAnsi="Times New Roman" w:cs="Times New Roman"/>
        <w: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C5089F"/>
    <w:multiLevelType w:val="multilevel"/>
    <w:tmpl w:val="BF00DD8C"/>
    <w:lvl w:ilvl="0">
      <w:start w:val="1"/>
      <w:numFmt w:val="decimal"/>
      <w:lvlText w:val="%1."/>
      <w:lvlJc w:val="left"/>
      <w:pPr>
        <w:ind w:left="72" w:firstLine="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1">
      <w:start w:val="1"/>
      <w:numFmt w:val="bullet"/>
      <w:lvlText w:val="○"/>
      <w:lvlJc w:val="left"/>
      <w:pPr>
        <w:ind w:left="864" w:firstLine="0"/>
      </w:pPr>
      <w:rPr>
        <w:rFonts w:ascii="Courier New" w:eastAsia="Courier New" w:hAnsi="Courier New" w:cs="Courier New"/>
        <w:b w:val="0"/>
        <w:i w:val="0"/>
        <w:smallCaps w:val="0"/>
        <w:strike w:val="0"/>
        <w:color w:val="000000"/>
        <w:sz w:val="20"/>
        <w:szCs w:val="20"/>
        <w:u w:val="none"/>
        <w:shd w:val="clear" w:color="auto" w:fill="auto"/>
        <w:vertAlign w:val="baseline"/>
      </w:rPr>
    </w:lvl>
    <w:lvl w:ilvl="2">
      <w:start w:val="1"/>
      <w:numFmt w:val="bullet"/>
      <w:lvlText w:val="▪"/>
      <w:lvlJc w:val="left"/>
      <w:pPr>
        <w:ind w:left="1584" w:firstLine="0"/>
      </w:pPr>
      <w:rPr>
        <w:rFonts w:ascii="Arial" w:eastAsia="Arial" w:hAnsi="Arial" w:cs="Arial"/>
        <w:b w:val="0"/>
        <w:i w:val="0"/>
        <w:smallCaps w:val="0"/>
        <w:strike w:val="0"/>
        <w:color w:val="000000"/>
        <w:sz w:val="20"/>
        <w:szCs w:val="20"/>
        <w:u w:val="none"/>
        <w:shd w:val="clear" w:color="auto" w:fill="auto"/>
        <w:vertAlign w:val="baseline"/>
      </w:rPr>
    </w:lvl>
    <w:lvl w:ilvl="3">
      <w:start w:val="1"/>
      <w:numFmt w:val="bullet"/>
      <w:lvlText w:val="∙"/>
      <w:lvlJc w:val="left"/>
      <w:pPr>
        <w:ind w:left="2304" w:firstLine="0"/>
      </w:pPr>
      <w:rPr>
        <w:rFonts w:ascii="Arial" w:eastAsia="Arial" w:hAnsi="Arial" w:cs="Arial"/>
        <w:b w:val="0"/>
        <w:i w:val="0"/>
        <w:smallCaps w:val="0"/>
        <w:strike w:val="0"/>
        <w:color w:val="000000"/>
        <w:sz w:val="20"/>
        <w:szCs w:val="20"/>
        <w:u w:val="none"/>
        <w:shd w:val="clear" w:color="auto" w:fill="auto"/>
        <w:vertAlign w:val="baseline"/>
      </w:rPr>
    </w:lvl>
    <w:lvl w:ilvl="4">
      <w:start w:val="1"/>
      <w:numFmt w:val="bullet"/>
      <w:lvlText w:val="○"/>
      <w:lvlJc w:val="left"/>
      <w:pPr>
        <w:ind w:left="3024" w:firstLine="0"/>
      </w:pPr>
      <w:rPr>
        <w:rFonts w:ascii="Courier New" w:eastAsia="Courier New" w:hAnsi="Courier New" w:cs="Courier New"/>
        <w:b w:val="0"/>
        <w:i w:val="0"/>
        <w:smallCaps w:val="0"/>
        <w:strike w:val="0"/>
        <w:color w:val="000000"/>
        <w:sz w:val="20"/>
        <w:szCs w:val="20"/>
        <w:u w:val="none"/>
        <w:shd w:val="clear" w:color="auto" w:fill="auto"/>
        <w:vertAlign w:val="baseline"/>
      </w:rPr>
    </w:lvl>
    <w:lvl w:ilvl="5">
      <w:start w:val="1"/>
      <w:numFmt w:val="bullet"/>
      <w:lvlText w:val="▪"/>
      <w:lvlJc w:val="left"/>
      <w:pPr>
        <w:ind w:left="3744" w:firstLine="0"/>
      </w:pPr>
      <w:rPr>
        <w:rFonts w:ascii="Arial" w:eastAsia="Arial" w:hAnsi="Arial" w:cs="Arial"/>
        <w:b w:val="0"/>
        <w:i w:val="0"/>
        <w:smallCaps w:val="0"/>
        <w:strike w:val="0"/>
        <w:color w:val="000000"/>
        <w:sz w:val="20"/>
        <w:szCs w:val="20"/>
        <w:u w:val="none"/>
        <w:shd w:val="clear" w:color="auto" w:fill="auto"/>
        <w:vertAlign w:val="baseline"/>
      </w:rPr>
    </w:lvl>
    <w:lvl w:ilvl="6">
      <w:start w:val="1"/>
      <w:numFmt w:val="bullet"/>
      <w:lvlText w:val="∙"/>
      <w:lvlJc w:val="left"/>
      <w:pPr>
        <w:ind w:left="4464" w:firstLine="0"/>
      </w:pPr>
      <w:rPr>
        <w:rFonts w:ascii="Arial" w:eastAsia="Arial" w:hAnsi="Arial" w:cs="Arial"/>
        <w:b w:val="0"/>
        <w:i w:val="0"/>
        <w:smallCaps w:val="0"/>
        <w:strike w:val="0"/>
        <w:color w:val="000000"/>
        <w:sz w:val="20"/>
        <w:szCs w:val="20"/>
        <w:u w:val="none"/>
        <w:shd w:val="clear" w:color="auto" w:fill="auto"/>
        <w:vertAlign w:val="baseline"/>
      </w:rPr>
    </w:lvl>
    <w:lvl w:ilvl="7">
      <w:start w:val="1"/>
      <w:numFmt w:val="bullet"/>
      <w:lvlText w:val="○"/>
      <w:lvlJc w:val="left"/>
      <w:pPr>
        <w:ind w:left="5184" w:firstLine="0"/>
      </w:pPr>
      <w:rPr>
        <w:rFonts w:ascii="Courier New" w:eastAsia="Courier New" w:hAnsi="Courier New" w:cs="Courier New"/>
        <w:b w:val="0"/>
        <w:i w:val="0"/>
        <w:smallCaps w:val="0"/>
        <w:strike w:val="0"/>
        <w:color w:val="000000"/>
        <w:sz w:val="20"/>
        <w:szCs w:val="20"/>
        <w:u w:val="none"/>
        <w:shd w:val="clear" w:color="auto" w:fill="auto"/>
        <w:vertAlign w:val="baseline"/>
      </w:rPr>
    </w:lvl>
    <w:lvl w:ilvl="8">
      <w:start w:val="1"/>
      <w:numFmt w:val="bullet"/>
      <w:lvlText w:val="▪"/>
      <w:lvlJc w:val="left"/>
      <w:pPr>
        <w:ind w:left="5904" w:firstLine="0"/>
      </w:pPr>
      <w:rPr>
        <w:rFonts w:ascii="Arial" w:eastAsia="Arial" w:hAnsi="Arial" w:cs="Arial"/>
        <w:b w:val="0"/>
        <w:i w:val="0"/>
        <w:smallCaps w:val="0"/>
        <w:strike w:val="0"/>
        <w:color w:val="000000"/>
        <w:sz w:val="20"/>
        <w:szCs w:val="20"/>
        <w:u w:val="none"/>
        <w:shd w:val="clear" w:color="auto" w:fill="auto"/>
        <w:vertAlign w:val="baseline"/>
      </w:rPr>
    </w:lvl>
  </w:abstractNum>
  <w:num w:numId="1" w16cid:durableId="19740234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04CF"/>
    <w:rsid w:val="00042487"/>
    <w:rsid w:val="00141818"/>
    <w:rsid w:val="001807DE"/>
    <w:rsid w:val="00223DF0"/>
    <w:rsid w:val="002452DA"/>
    <w:rsid w:val="0037504D"/>
    <w:rsid w:val="004A29CA"/>
    <w:rsid w:val="00550752"/>
    <w:rsid w:val="005604BB"/>
    <w:rsid w:val="005F4262"/>
    <w:rsid w:val="00667999"/>
    <w:rsid w:val="006A748F"/>
    <w:rsid w:val="00754CD7"/>
    <w:rsid w:val="007B2506"/>
    <w:rsid w:val="007C0C77"/>
    <w:rsid w:val="007F397D"/>
    <w:rsid w:val="008A5D70"/>
    <w:rsid w:val="009842B9"/>
    <w:rsid w:val="00AF620A"/>
    <w:rsid w:val="00B42D18"/>
    <w:rsid w:val="00C220ED"/>
    <w:rsid w:val="00E1689A"/>
    <w:rsid w:val="00E25A18"/>
    <w:rsid w:val="00EB4C44"/>
    <w:rsid w:val="00ED04CF"/>
    <w:rsid w:val="00FF5A8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5D1EAC"/>
  <w15:docId w15:val="{564CE6A5-CBEC-964C-8AA2-ADF868A31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pBdr>
        <w:top w:val="nil"/>
        <w:left w:val="nil"/>
        <w:bottom w:val="nil"/>
        <w:right w:val="nil"/>
        <w:between w:val="nil"/>
      </w:pBdr>
      <w:tabs>
        <w:tab w:val="left" w:pos="216"/>
        <w:tab w:val="left" w:pos="576"/>
      </w:tabs>
      <w:spacing w:before="160" w:after="80" w:line="240" w:lineRule="auto"/>
      <w:ind w:firstLine="216"/>
      <w:jc w:val="center"/>
      <w:outlineLvl w:val="0"/>
    </w:pPr>
    <w:rPr>
      <w:rFonts w:ascii="Times New Roman" w:eastAsia="Times New Roman" w:hAnsi="Times New Roman" w:cs="Times New Roman"/>
      <w:sz w:val="20"/>
      <w:szCs w:val="20"/>
    </w:rPr>
  </w:style>
  <w:style w:type="paragraph" w:styleId="Judul2">
    <w:name w:val="heading 2"/>
    <w:basedOn w:val="Normal"/>
    <w:next w:val="Normal"/>
    <w:uiPriority w:val="9"/>
    <w:unhideWhenUsed/>
    <w:qFormat/>
    <w:pPr>
      <w:keepNext/>
      <w:keepLines/>
      <w:pBdr>
        <w:top w:val="nil"/>
        <w:left w:val="nil"/>
        <w:bottom w:val="nil"/>
        <w:right w:val="nil"/>
        <w:between w:val="nil"/>
      </w:pBdr>
      <w:tabs>
        <w:tab w:val="left" w:pos="360"/>
      </w:tabs>
      <w:spacing w:before="120" w:after="60" w:line="240" w:lineRule="auto"/>
      <w:ind w:left="288" w:hanging="288"/>
      <w:outlineLvl w:val="1"/>
    </w:pPr>
    <w:rPr>
      <w:rFonts w:ascii="Times New Roman" w:eastAsia="Times New Roman" w:hAnsi="Times New Roman" w:cs="Times New Roman"/>
      <w:i/>
      <w:sz w:val="20"/>
      <w:szCs w:val="20"/>
    </w:rPr>
  </w:style>
  <w:style w:type="paragraph" w:styleId="Judul3">
    <w:name w:val="heading 3"/>
    <w:basedOn w:val="Normal"/>
    <w:next w:val="Normal"/>
    <w:uiPriority w:val="9"/>
    <w:semiHidden/>
    <w:unhideWhenUsed/>
    <w:qFormat/>
    <w:pPr>
      <w:pBdr>
        <w:top w:val="nil"/>
        <w:left w:val="nil"/>
        <w:bottom w:val="nil"/>
        <w:right w:val="nil"/>
        <w:between w:val="nil"/>
      </w:pBdr>
      <w:tabs>
        <w:tab w:val="left" w:pos="540"/>
      </w:tabs>
      <w:spacing w:after="0" w:line="240" w:lineRule="auto"/>
      <w:ind w:firstLine="180"/>
      <w:jc w:val="both"/>
      <w:outlineLvl w:val="2"/>
    </w:pPr>
    <w:rPr>
      <w:rFonts w:ascii="Times New Roman" w:eastAsia="Times New Roman" w:hAnsi="Times New Roman" w:cs="Times New Roman"/>
      <w:i/>
      <w:sz w:val="20"/>
      <w:szCs w:val="20"/>
    </w:rPr>
  </w:style>
  <w:style w:type="paragraph" w:styleId="Judul4">
    <w:name w:val="heading 4"/>
    <w:basedOn w:val="Normal"/>
    <w:next w:val="Normal"/>
    <w:uiPriority w:val="9"/>
    <w:semiHidden/>
    <w:unhideWhenUsed/>
    <w:qFormat/>
    <w:pPr>
      <w:pBdr>
        <w:top w:val="nil"/>
        <w:left w:val="nil"/>
        <w:bottom w:val="nil"/>
        <w:right w:val="nil"/>
        <w:between w:val="nil"/>
      </w:pBdr>
      <w:tabs>
        <w:tab w:val="left" w:pos="720"/>
      </w:tabs>
      <w:spacing w:before="40" w:after="40" w:line="240" w:lineRule="auto"/>
      <w:ind w:firstLine="360"/>
      <w:jc w:val="both"/>
      <w:outlineLvl w:val="3"/>
    </w:pPr>
    <w:rPr>
      <w:rFonts w:ascii="Times New Roman" w:eastAsia="Times New Roman" w:hAnsi="Times New Roman" w:cs="Times New Roman"/>
      <w:i/>
      <w:sz w:val="20"/>
      <w:szCs w:val="20"/>
    </w:rPr>
  </w:style>
  <w:style w:type="paragraph" w:styleId="Judul5">
    <w:name w:val="heading 5"/>
    <w:basedOn w:val="Normal"/>
    <w:next w:val="Normal"/>
    <w:uiPriority w:val="9"/>
    <w:semiHidden/>
    <w:unhideWhenUsed/>
    <w:qFormat/>
    <w:pPr>
      <w:pBdr>
        <w:top w:val="nil"/>
        <w:left w:val="nil"/>
        <w:bottom w:val="nil"/>
        <w:right w:val="nil"/>
        <w:between w:val="nil"/>
      </w:pBdr>
      <w:spacing w:before="240" w:after="60"/>
      <w:outlineLvl w:val="4"/>
    </w:pPr>
    <w:rPr>
      <w:b/>
      <w:i/>
      <w:sz w:val="26"/>
      <w:szCs w:val="26"/>
    </w:rPr>
  </w:style>
  <w:style w:type="paragraph" w:styleId="Judul6">
    <w:name w:val="heading 6"/>
    <w:basedOn w:val="Normal"/>
    <w:next w:val="Normal"/>
    <w:uiPriority w:val="9"/>
    <w:semiHidden/>
    <w:unhideWhenUsed/>
    <w:qFormat/>
    <w:pPr>
      <w:pBdr>
        <w:top w:val="nil"/>
        <w:left w:val="nil"/>
        <w:bottom w:val="nil"/>
        <w:right w:val="nil"/>
        <w:between w:val="nil"/>
      </w:pBdr>
      <w:spacing w:before="240" w:after="60"/>
      <w:outlineLvl w:val="5"/>
    </w:pPr>
    <w:rPr>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pBdr>
        <w:top w:val="nil"/>
        <w:left w:val="nil"/>
        <w:bottom w:val="nil"/>
        <w:right w:val="nil"/>
        <w:between w:val="nil"/>
      </w:pBdr>
      <w:spacing w:after="300" w:line="240" w:lineRule="auto"/>
    </w:pPr>
    <w:rPr>
      <w:rFonts w:ascii="Cambria" w:eastAsia="Cambria" w:hAnsi="Cambria" w:cs="Cambria"/>
      <w:color w:val="17365D"/>
      <w:sz w:val="52"/>
      <w:szCs w:val="52"/>
    </w:rPr>
  </w:style>
  <w:style w:type="paragraph" w:styleId="Subjudul">
    <w:name w:val="Subtitle"/>
    <w:basedOn w:val="Normal"/>
    <w:next w:val="Normal"/>
    <w:uiPriority w:val="11"/>
    <w:qFormat/>
    <w:pPr>
      <w:pBdr>
        <w:top w:val="nil"/>
        <w:left w:val="nil"/>
        <w:bottom w:val="nil"/>
        <w:right w:val="nil"/>
        <w:between w:val="nil"/>
      </w:pBdr>
      <w:spacing w:after="60"/>
      <w:jc w:val="center"/>
    </w:pPr>
    <w:rPr>
      <w:rFonts w:ascii="Arial" w:eastAsia="Arial" w:hAnsi="Arial" w:cs="Arial"/>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KAR"/>
    <w:uiPriority w:val="99"/>
    <w:unhideWhenUsed/>
    <w:rsid w:val="00B42D18"/>
    <w:pPr>
      <w:tabs>
        <w:tab w:val="center" w:pos="4513"/>
        <w:tab w:val="right" w:pos="9026"/>
      </w:tabs>
      <w:spacing w:after="0" w:line="240" w:lineRule="auto"/>
    </w:pPr>
  </w:style>
  <w:style w:type="character" w:customStyle="1" w:styleId="HeaderKAR">
    <w:name w:val="Header KAR"/>
    <w:basedOn w:val="FontParagrafDefault"/>
    <w:link w:val="Header"/>
    <w:uiPriority w:val="99"/>
    <w:rsid w:val="00B42D18"/>
  </w:style>
  <w:style w:type="paragraph" w:styleId="Footer">
    <w:name w:val="footer"/>
    <w:basedOn w:val="Normal"/>
    <w:link w:val="FooterKAR"/>
    <w:uiPriority w:val="99"/>
    <w:unhideWhenUsed/>
    <w:rsid w:val="00B42D18"/>
    <w:pPr>
      <w:tabs>
        <w:tab w:val="center" w:pos="4513"/>
        <w:tab w:val="right" w:pos="9026"/>
      </w:tabs>
      <w:spacing w:after="0" w:line="240" w:lineRule="auto"/>
    </w:pPr>
  </w:style>
  <w:style w:type="character" w:customStyle="1" w:styleId="FooterKAR">
    <w:name w:val="Footer KAR"/>
    <w:basedOn w:val="FontParagrafDefault"/>
    <w:link w:val="Footer"/>
    <w:uiPriority w:val="99"/>
    <w:rsid w:val="00B42D18"/>
  </w:style>
  <w:style w:type="paragraph" w:customStyle="1" w:styleId="Bibliografi1">
    <w:name w:val="Bibliografi1"/>
    <w:basedOn w:val="Normal"/>
    <w:link w:val="BibliographyKAR"/>
    <w:rsid w:val="007B2506"/>
    <w:pPr>
      <w:pBdr>
        <w:top w:val="nil"/>
        <w:left w:val="nil"/>
        <w:bottom w:val="nil"/>
        <w:right w:val="nil"/>
        <w:between w:val="nil"/>
      </w:pBdr>
      <w:spacing w:after="0" w:line="480" w:lineRule="auto"/>
      <w:ind w:left="720" w:hanging="720"/>
      <w:jc w:val="both"/>
    </w:pPr>
    <w:rPr>
      <w:rFonts w:ascii="Times New Roman" w:eastAsia="Times New Roman" w:hAnsi="Times New Roman" w:cs="Times New Roman"/>
      <w:b/>
    </w:rPr>
  </w:style>
  <w:style w:type="character" w:customStyle="1" w:styleId="BibliographyKAR">
    <w:name w:val="Bibliography KAR"/>
    <w:basedOn w:val="FontParagrafDefault"/>
    <w:link w:val="Bibliografi1"/>
    <w:rsid w:val="007B2506"/>
    <w:rPr>
      <w:rFonts w:ascii="Times New Roman" w:eastAsia="Times New Roman" w:hAnsi="Times New Roman" w:cs="Times New Roman"/>
      <w:b/>
    </w:rPr>
  </w:style>
  <w:style w:type="character" w:styleId="Hyperlink">
    <w:name w:val="Hyperlink"/>
    <w:basedOn w:val="FontParagrafDefault"/>
    <w:uiPriority w:val="99"/>
    <w:unhideWhenUsed/>
    <w:rsid w:val="00EB4C44"/>
    <w:rPr>
      <w:color w:val="0000FF" w:themeColor="hyperlink"/>
      <w:u w:val="single"/>
    </w:rPr>
  </w:style>
  <w:style w:type="character" w:styleId="SebutanYangBelumTerselesaikan">
    <w:name w:val="Unresolved Mention"/>
    <w:basedOn w:val="FontParagrafDefault"/>
    <w:uiPriority w:val="99"/>
    <w:semiHidden/>
    <w:unhideWhenUsed/>
    <w:rsid w:val="00EB4C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febrimanoppo@iakn-manado.ac.id2"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berdinatamassang@iakn-manado.ac.id1" TargetMode="External"/><Relationship Id="rId4" Type="http://schemas.openxmlformats.org/officeDocument/2006/relationships/webSettings" Target="webSettings.xml"/><Relationship Id="rId9" Type="http://schemas.openxmlformats.org/officeDocument/2006/relationships/hyperlink" Target="https://edukatif.org/index.php/edukatif/inde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6</Pages>
  <Words>12502</Words>
  <Characters>71264</Characters>
  <Application>Microsoft Office Word</Application>
  <DocSecurity>0</DocSecurity>
  <Lines>593</Lines>
  <Paragraphs>167</Paragraphs>
  <ScaleCrop>false</ScaleCrop>
  <Company/>
  <LinksUpToDate>false</LinksUpToDate>
  <CharactersWithSpaces>8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erdinatamassang</cp:lastModifiedBy>
  <cp:revision>11</cp:revision>
  <dcterms:created xsi:type="dcterms:W3CDTF">2022-05-12T11:20:00Z</dcterms:created>
  <dcterms:modified xsi:type="dcterms:W3CDTF">2022-05-13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dSvljAuA"/&gt;&lt;style id="http://www.zotero.org/styles/apa" locale="id-ID"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